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528AF15D" w14:textId="09BED8DA" w:rsidR="00A341D6" w:rsidRDefault="00FD2E98" w:rsidP="00A341D6">
      <w:pPr>
        <w:ind w:left="720" w:hanging="720"/>
        <w:jc w:val="center"/>
        <w:rPr>
          <w:sz w:val="24"/>
          <w:szCs w:val="24"/>
        </w:rPr>
      </w:pPr>
      <w:r w:rsidRPr="00FD2E98">
        <w:rPr>
          <w:sz w:val="24"/>
          <w:szCs w:val="24"/>
        </w:rPr>
        <w:t xml:space="preserve">A systematic review of </w:t>
      </w:r>
      <w:r w:rsidR="00A341D6">
        <w:rPr>
          <w:sz w:val="24"/>
          <w:szCs w:val="24"/>
        </w:rPr>
        <w:t>the prevalence of Null Hypothesis Significance Testing,</w:t>
      </w:r>
    </w:p>
    <w:p w14:paraId="20A95F8E" w14:textId="4F40F333" w:rsidR="00E80947" w:rsidRDefault="00FD2E98" w:rsidP="00A341D6">
      <w:pPr>
        <w:ind w:firstLine="0"/>
        <w:jc w:val="center"/>
        <w:rPr>
          <w:sz w:val="24"/>
          <w:szCs w:val="24"/>
        </w:rPr>
      </w:pPr>
      <w:r w:rsidRPr="00FD2E98">
        <w:rPr>
          <w:sz w:val="24"/>
          <w:szCs w:val="24"/>
        </w:rPr>
        <w:t>sample sizes</w:t>
      </w:r>
      <w:r w:rsidR="00B83A29">
        <w:rPr>
          <w:sz w:val="24"/>
          <w:szCs w:val="24"/>
        </w:rPr>
        <w:t>,</w:t>
      </w:r>
      <w:r w:rsidRPr="00FD2E98">
        <w:rPr>
          <w:sz w:val="24"/>
          <w:szCs w:val="24"/>
        </w:rPr>
        <w:t xml:space="preserve"> and implied statistical power in research using</w:t>
      </w:r>
    </w:p>
    <w:p w14:paraId="107C0251" w14:textId="7440B39B" w:rsidR="00B34A9C" w:rsidRDefault="00FD2E98" w:rsidP="00291589">
      <w:pPr>
        <w:ind w:firstLine="0"/>
        <w:jc w:val="center"/>
        <w:rPr>
          <w:sz w:val="24"/>
          <w:szCs w:val="24"/>
        </w:rPr>
      </w:pPr>
      <w:r w:rsidRPr="00FD2E98">
        <w:rPr>
          <w:sz w:val="24"/>
          <w:szCs w:val="24"/>
        </w:rPr>
        <w:t>the Implicit Relational Assessment Procedure (2006-2022)</w:t>
      </w:r>
    </w:p>
    <w:p w14:paraId="71373D50" w14:textId="77777777" w:rsidR="00E80947" w:rsidRPr="00291589" w:rsidRDefault="00E80947"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6CDDF422" w14:textId="092AFE1E" w:rsidR="00C35424" w:rsidRDefault="006E4762" w:rsidP="00110DD8">
      <w:pPr>
        <w:pStyle w:val="abstract"/>
        <w:rPr>
          <w:sz w:val="20"/>
          <w:szCs w:val="20"/>
        </w:rPr>
      </w:pPr>
      <w:r w:rsidRPr="008F2F6D">
        <w:rPr>
          <w:sz w:val="20"/>
          <w:szCs w:val="20"/>
          <w:highlight w:val="yellow"/>
        </w:rPr>
        <w:t>Here I provide a systematic review of published research using the Implicit Relational Assessment Procedure (IRAP). This manuscript does not perform any synthesis of the research, it merely describes the search and exclusion process of this systematic review. The publications returned by this systematic review can be used in other work that seeks to do such syntheses (e.g., reviews of methods or findings).</w:t>
      </w:r>
      <w:r>
        <w:rPr>
          <w:sz w:val="20"/>
          <w:szCs w:val="20"/>
        </w:rPr>
        <w:t xml:space="preserve"> </w:t>
      </w:r>
    </w:p>
    <w:p w14:paraId="423186D2" w14:textId="19EBBECE" w:rsidR="00627EE4" w:rsidRPr="00F2029C" w:rsidRDefault="00627EE4" w:rsidP="00110DD8">
      <w:pPr>
        <w:pStyle w:val="abstract"/>
        <w:rPr>
          <w:sz w:val="20"/>
          <w:szCs w:val="20"/>
        </w:rPr>
        <w:sectPr w:rsidR="00627EE4" w:rsidRPr="00F2029C" w:rsidSect="00071FAB">
          <w:headerReference w:type="even" r:id="rId7"/>
          <w:headerReference w:type="default" r:id="rId8"/>
          <w:footerReference w:type="even" r:id="rId9"/>
          <w:footerReference w:type="default" r:id="rId10"/>
          <w:pgSz w:w="11900" w:h="16840"/>
          <w:pgMar w:top="1440" w:right="1440" w:bottom="1440" w:left="1440" w:header="708" w:footer="432" w:gutter="0"/>
          <w:cols w:space="708"/>
          <w:docGrid w:linePitch="360"/>
        </w:sectPr>
      </w:pPr>
    </w:p>
    <w:p w14:paraId="73DAC2C2" w14:textId="77777777" w:rsidR="00572554" w:rsidRPr="00BB2EA8" w:rsidRDefault="00572554" w:rsidP="00D853B4"/>
    <w:p w14:paraId="6CA83D70" w14:textId="77777777" w:rsidR="00782FBE" w:rsidRDefault="00782FBE" w:rsidP="00D853B4">
      <w:pPr>
        <w:sectPr w:rsidR="00782FBE" w:rsidSect="00071FAB">
          <w:type w:val="continuous"/>
          <w:pgSz w:w="11900" w:h="16840"/>
          <w:pgMar w:top="1440" w:right="1440" w:bottom="1440" w:left="1440" w:header="708" w:footer="432" w:gutter="0"/>
          <w:cols w:space="708"/>
          <w:docGrid w:linePitch="360"/>
        </w:sectPr>
      </w:pPr>
    </w:p>
    <w:p w14:paraId="5AC004CC" w14:textId="0DA5510C" w:rsidR="004A748E" w:rsidRDefault="00C7348C" w:rsidP="00367093">
      <w:pPr>
        <w:ind w:firstLine="0"/>
      </w:pPr>
      <w:r>
        <w:t>T</w:t>
      </w:r>
      <w:r w:rsidR="009700F2">
        <w:t xml:space="preserve">wo </w:t>
      </w:r>
      <w:r>
        <w:t xml:space="preserve">seminal </w:t>
      </w:r>
      <w:r w:rsidR="009700F2">
        <w:t xml:space="preserve">articles were published </w:t>
      </w:r>
      <w:r>
        <w:t xml:space="preserve">in 2011 whose implications the </w:t>
      </w:r>
      <w:r w:rsidR="009700F2">
        <w:t xml:space="preserve">field of psychology is still grappling with. The first, by Daryl Bem </w:t>
      </w:r>
      <w:r w:rsidR="009700F2">
        <w:fldChar w:fldCharType="begin"/>
      </w:r>
      <w:r w:rsidR="00CA3FF1">
        <w:instrText xml:space="preserve"> ADDIN ZOTERO_ITEM CSL_CITATION {"citationID":"34JgbWId","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rsidR="009700F2">
        <w:fldChar w:fldCharType="separate"/>
      </w:r>
      <w:r w:rsidR="00CA3FF1">
        <w:rPr>
          <w:noProof/>
        </w:rPr>
        <w:t>(2011)</w:t>
      </w:r>
      <w:r w:rsidR="009700F2">
        <w:fldChar w:fldCharType="end"/>
      </w:r>
      <w:r w:rsidR="00CA3FF1">
        <w:t xml:space="preserve">, contained </w:t>
      </w:r>
      <w:r w:rsidR="009700F2" w:rsidRPr="0045665A">
        <w:t xml:space="preserve">literally impossible results about a supposed human ability to </w:t>
      </w:r>
      <w:r w:rsidR="00CA3FF1">
        <w:t xml:space="preserve">predict </w:t>
      </w:r>
      <w:r w:rsidR="009700F2" w:rsidRPr="0045665A">
        <w:t>the future</w:t>
      </w:r>
      <w:r w:rsidR="00CA3FF1">
        <w:t xml:space="preserve">. It was remarkable not merely in its claims but because it employed modal research practices for the field to substantiate these conclusions. A second article by Simmons and colleagues </w:t>
      </w:r>
      <w:r w:rsidR="00CA3FF1">
        <w:fldChar w:fldCharType="begin"/>
      </w:r>
      <w:r w:rsidR="00CA3FF1">
        <w:instrText xml:space="preserve"> ADDIN ZOTERO_ITEM CSL_CITATION {"citationID":"yH00FYiV","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CA3FF1">
        <w:fldChar w:fldCharType="separate"/>
      </w:r>
      <w:r w:rsidR="00CA3FF1">
        <w:rPr>
          <w:noProof/>
        </w:rPr>
        <w:t>(2011)</w:t>
      </w:r>
      <w:r w:rsidR="00CA3FF1">
        <w:fldChar w:fldCharType="end"/>
      </w:r>
      <w:r w:rsidR="00CA3FF1">
        <w:t xml:space="preserve">, coincidentally published around the same time as Bem (2011) but without any knowledge of his paper, </w:t>
      </w:r>
      <w:r w:rsidR="009700F2" w:rsidRPr="0045665A">
        <w:t>demonstrat</w:t>
      </w:r>
      <w:r w:rsidR="00CA3FF1">
        <w:t>ed</w:t>
      </w:r>
      <w:r w:rsidR="009700F2" w:rsidRPr="0045665A">
        <w:t xml:space="preserve"> how </w:t>
      </w:r>
      <w:r w:rsidR="00CA3FF1">
        <w:t xml:space="preserve">our modal research practices can easily and routinely generate statistically significant </w:t>
      </w:r>
      <w:r w:rsidR="009700F2" w:rsidRPr="0045665A">
        <w:t xml:space="preserve">results </w:t>
      </w:r>
      <w:r w:rsidR="00CA3FF1">
        <w:t>from what is actually just noise.</w:t>
      </w:r>
      <w:r w:rsidR="00041BA1">
        <w:t xml:space="preserve"> </w:t>
      </w:r>
    </w:p>
    <w:p w14:paraId="3AC2348F" w14:textId="18FCCF9D" w:rsidR="004A748E" w:rsidRDefault="00DB4013" w:rsidP="009572C9">
      <w:r>
        <w:t>The fallout from this pair of papers</w:t>
      </w:r>
      <w:r w:rsidR="00DF62D5">
        <w:t xml:space="preserve"> </w:t>
      </w:r>
      <w:r>
        <w:t xml:space="preserve">and many more before and since is now a matter of history for some </w:t>
      </w:r>
      <w:r>
        <w:fldChar w:fldCharType="begin"/>
      </w:r>
      <w:r>
        <w:instrText xml:space="preserve"> ADDIN ZOTERO_ITEM CSL_CITATION {"citationID":"3hp8HzqP","properties":{"formattedCitation":"(e.g., for personal accounts see Gelman, 2016; Spellman, 2015)","plainCitation":"(e.g., for personal accounts see Gelman, 2016; Spellman, 2015)","noteIndex":0},"citationItems":[{"id":6042,"uris":["http://zotero.org/users/1687755/items/48PCH538"],"itemData":{"id":6042,"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prefix":"e.g., for personal accounts see"},{"id":6063,"uris":["http://zotero.org/users/1687755/items/6XVAPXQ8"],"itemData":{"id":6063,"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fldChar w:fldCharType="separate"/>
      </w:r>
      <w:r>
        <w:rPr>
          <w:noProof/>
        </w:rPr>
        <w:t>(e.g., for personal accounts see Gelman, 2016; Spellman, 2015)</w:t>
      </w:r>
      <w:r>
        <w:fldChar w:fldCharType="end"/>
      </w:r>
      <w:r w:rsidR="00DF62D5">
        <w:t xml:space="preserve">. But their impact has been uneven and recognition of the replication crisis </w:t>
      </w:r>
      <w:r w:rsidR="000747AA">
        <w:t xml:space="preserve">as a serious issue to be reckoned with </w:t>
      </w:r>
      <w:r w:rsidR="00DF62D5">
        <w:t>has been heterogenou</w:t>
      </w:r>
      <w:r w:rsidR="000747AA">
        <w:t>s, both within and between fields</w:t>
      </w:r>
      <w:r w:rsidR="00DF62D5">
        <w:t>.</w:t>
      </w:r>
      <w:r w:rsidR="000747AA">
        <w:t xml:space="preserve"> </w:t>
      </w:r>
      <w:r w:rsidR="00AF6D54">
        <w:t xml:space="preserve">It would be too easy to dismiss the crisis as specific to </w:t>
      </w:r>
      <w:r w:rsidR="009649E0">
        <w:t>S</w:t>
      </w:r>
      <w:r w:rsidR="00AF6D54">
        <w:t xml:space="preserve">ocial and </w:t>
      </w:r>
      <w:r w:rsidR="009649E0">
        <w:t>P</w:t>
      </w:r>
      <w:r w:rsidR="00AF6D54">
        <w:t xml:space="preserve">ersonality psychology when other fields employ similar research practices. Over time, recognition of these issues has spread to other areas of psychology </w:t>
      </w:r>
      <w:r w:rsidR="00AF6D54">
        <w:fldChar w:fldCharType="begin"/>
      </w:r>
      <w:r w:rsidR="00D909A5">
        <w:instrText xml:space="preserve"> ADDIN ZOTERO_ITEM CSL_CITATION {"citationID":"bwhmYRd1","properties":{"formattedCitation":"(e.g., clinical psychology: Tackett et al., 2019)","plainCitation":"(e.g., clinical psychology: Tackett et al., 2019)","noteIndex":0},"citationItems":[{"id":11961,"uris":["http://zotero.org/users/1687755/items/CIEGLMSQ"],"itemData":{"id":11961,"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label":"page","prefix":"e.g., clinical psychology: "}],"schema":"https://github.com/citation-style-language/schema/raw/master/csl-citation.json"} </w:instrText>
      </w:r>
      <w:r w:rsidR="00AF6D54">
        <w:fldChar w:fldCharType="separate"/>
      </w:r>
      <w:r w:rsidR="00D909A5">
        <w:rPr>
          <w:noProof/>
        </w:rPr>
        <w:t>(e.g., clinical psychology: Tackett et al., 2019)</w:t>
      </w:r>
      <w:r w:rsidR="00AF6D54">
        <w:fldChar w:fldCharType="end"/>
      </w:r>
      <w:r w:rsidR="00AF6D54">
        <w:t xml:space="preserve"> as well as </w:t>
      </w:r>
      <w:r w:rsidR="00D909A5">
        <w:t xml:space="preserve">a </w:t>
      </w:r>
      <w:r w:rsidR="00AF6D54">
        <w:t>diverse range of other fields including cancer biology</w:t>
      </w:r>
      <w:r w:rsidR="006427EC">
        <w:t xml:space="preserve">, economics, methodology, </w:t>
      </w:r>
      <w:r w:rsidR="00FE022B">
        <w:t xml:space="preserve">sociology,  and philosophy </w:t>
      </w:r>
      <w:r w:rsidR="00AF6D54">
        <w:fldChar w:fldCharType="begin"/>
      </w:r>
      <w:r w:rsidR="00C51E11">
        <w:instrText xml:space="preserve"> ADDIN ZOTERO_ITEM CSL_CITATION {"citationID":"nDHQEsjX","properties":{"formattedCitation":"(Baker &amp; Dolgin, 2017; Boulesteix et al., 2020; Buckwalter, 2022; Gordon et al., 2020; Page et al., 2021)","plainCitation":"(Baker &amp; Dolgin, 2017; Boulesteix et al., 2020; Buckwalter, 2022; Gordon et al., 2020; Page et al., 2021)","noteIndex":0},"citationItems":[{"id":15310,"uris":["http://zotero.org/users/1687755/items/R78YC4LX"],"itemData":{"id":15310,"type":"article-journal","abstract":"&lt;em&gt;Gale&lt;/em&gt; OneFile includes Cancer reproducibility project releases first results by Monya Baker and Elie Dolgin. Click to explore.","container-title":"Nature","ISSN":"00280836","issue":"7637","language":"English","note":"publisher: Nature Publishing Group","source":"go.gale.com","title":"Cancer reproducibility project releases first results","URL":"https://go.gale.com/ps/i.do?p=HRCA&amp;sw=w&amp;issn=00280836&amp;v=2.1&amp;it=r&amp;id=GALE%7CA478132370&amp;sid=googleScholar&amp;linkaccess=abs","volume":"541","author":[{"family":"Baker","given":"Monya"},{"family":"Dolgin","given":"Elie"}],"accessed":{"date-parts":[["2023",1,10]]},"issued":{"date-parts":[["2017",1,19]]}}},{"id":15307,"uris":["http://zotero.org/users/1687755/items/RCJHAJR3"],"itemData":{"id":15307,"type":"article-journal","abstract":"Statisticians have been keen to critique statistical aspects of the “replication crisis” in other scientific disciplines. But new statistical tools are often published and promoted without any thought to replicability. This needs to change, argue Anne-Laure Boulesteix, Sabine Hoffmann, Alethea Charlton and Heidi Seibold","container-title":"Significance","DOI":"10.1111/1740-9713.01444","ISSN":"1740-9713","issue":"5","language":"en","note":"_eprint: https://onlinelibrary.wiley.com/doi/pdf/10.1111/1740-9713.01444","page":"18-21","source":"Wiley Online Library","title":"A replication crisis in methodological research?","volume":"17","author":[{"family":"Boulesteix","given":"Anne-Laure"},{"family":"Hoffmann","given":"Sabine"},{"family":"Charlton","given":"Alethea"},{"family":"Seibold","given":"Heidi"}],"issued":{"date-parts":[["2020"]]}}},{"id":15297,"uris":["http://zotero.org/users/1687755/items/C4FGLDLE"],"itemData":{"id":15297,"type":"article-journal","abstract":"The replication crisis is perceived by many as one of the most significant threats to the reliability of research. Though reporting of the crisis has emphasized social science, all signs indicate that it extends to many other fields. This paper investigates the possibility that the crisis and related challenges to conducting research also extend to philosophy. According to one possibility, philosophy inherits a crisis similar to the one in science because philosophers rely on unreplicated or unreplicable findings from science when conducting philosophical research. According to another possibility, the crisis likely extends to philosophy because philosophers engage in similar research practices and face similar structural issues when conducting research that have been implicated by the crisis in science. Proposals for improving philosophical research are offered in light of these possibilities.","container-title":"Philosophy and the Mind Sciences","DOI":"10.33735/phimisci.2022.9193","ISSN":"2699-0369","language":"en","license":"Copyright (c) 2022 Wesley Buckwalter","source":"philosophymindscience.org","title":"The replication crisis and philosophy","URL":"https://philosophymindscience.org/index.php/phimisci/article/view/9193","volume":"3","author":[{"family":"Buckwalter","given":"Wesley"}],"accessed":{"date-parts":[["2023",1,10]]},"issued":{"date-parts":[["2022",10,27]]}}},{"id":15314,"uris":["http://zotero.org/users/1687755/items/HLIL9EWX"],"itemData":{"id":15314,"type":"article-journal","abstract":"The Defense Advanced Research Projects Agency (DARPA) programme ‘Systematizing Confidence in Open Research and Evidence' (SCORE) aims to generate confidence scores for a large number of research claims from empirical studies in the social and behavioural sciences. The confidence scores will provide a quantitative assessment of how likely a claim will hold up in an independent replication. To create the scores, we follow earlier approaches and use prediction markets and surveys to forecast replication outcomes. Based on an initial set of forecasts for the overall replication rate in SCORE and its dependence on the academic discipline and the time of publication, we show that participants expect replication rates to increase over time. Moreover, they expect replication rates to differ between fields, with the highest replication rate in economics (average survey response 58%), and the lowest in psychology and in education (average survey response of 42% for both fields). These results reveal insights into the academic community's views of the replication crisis, including for research fields for which no large-scale replication studies have been undertaken yet.","container-title":"Royal Society Open Science","DOI":"10.1098/rsos.200566","issue":"7","note":"publisher: Royal Society","source":"royalsocietypublishing.org (Atypon)","title":"Are replication rates the same across academic fields? Community forecasts from the DARPA SCORE programme","title-short":"Are replication rates the same across academic fields?","URL":"https://royalsocietypublishing.org/doi/full/10.1098/rsos.200566","volume":"7","author":[{"family":"Gordon","given":"Michael"},{"family":"Viganola","given":"Domenico"},{"family":"Bishop","given":"Michael"},{"family":"Chen","given":"Yiling"},{"family":"Dreber","given":"Anna"},{"family":"Goldfedder","given":"Brandon"},{"family":"Holzmeister","given":"Felix"},{"family":"Johannesson","given":"Magnus"},{"family":"Liu","given":"Yang"},{"family":"Twardy","given":"Charles"},{"family":"Wang","given":"Juntao"},{"family":"Pfeiffer","given":"Thomas"}],"accessed":{"date-parts":[["2023",1,10]]},"issued":{"date-parts":[["2020"]]}}},{"id":15295,"uris":["http://zotero.org/users/1687755/items/5NUC389U"],"itemData":{"id":15295,"type":"article-journal","abstract":"The replication crisis across several disciplines raises challenges for behavioural sciences in general. In this report, we review the lessons for experimental economists of these developments. We present the new research methods and practices which are being proposed to improve the replicability of scientific studies. We discuss how these methods and practices can have a positive impact in experimental economics and the extent to which they should be encouraged.","container-title":"Journal of the Economic Science Association","DOI":"10.1007/s40881-021-00107-7","ISSN":"2199-6776","issue":"2","journalAbbreviation":"J Econ Sci Assoc","language":"en","page":"210-225","source":"Springer Link","title":"The replication crisis, the rise of new research practices and what it means for experimental economics","volume":"7","author":[{"family":"Page","given":"Lionel"},{"family":"Noussair","given":"Charles N."},{"family":"Slonim","given":"Robert"}],"issued":{"date-parts":[["2021",12,1]]}}}],"schema":"https://github.com/citation-style-language/schema/raw/master/csl-citation.json"} </w:instrText>
      </w:r>
      <w:r w:rsidR="00AF6D54">
        <w:fldChar w:fldCharType="separate"/>
      </w:r>
      <w:r w:rsidR="00C51E11">
        <w:rPr>
          <w:noProof/>
        </w:rPr>
        <w:t>(Baker &amp; Dolgin, 2017; Boulesteix et al., 2020; Buckwalter, 2022; Gordon et al., 2020; Page et al., 2021)</w:t>
      </w:r>
      <w:r w:rsidR="00AF6D54">
        <w:fldChar w:fldCharType="end"/>
      </w:r>
      <w:r w:rsidR="006427EC">
        <w:t>.</w:t>
      </w:r>
      <w:r w:rsidR="005404A2">
        <w:t xml:space="preserve"> </w:t>
      </w:r>
    </w:p>
    <w:p w14:paraId="21185961" w14:textId="77777777" w:rsidR="00F300E5" w:rsidRDefault="00602E43" w:rsidP="00602E43">
      <w:pPr>
        <w:rPr>
          <w:lang w:val="en-IE"/>
        </w:rPr>
      </w:pPr>
      <w:r>
        <w:t xml:space="preserve">These calls to take </w:t>
      </w:r>
      <w:r w:rsidR="00820C6F">
        <w:t xml:space="preserve">seriously the </w:t>
      </w:r>
      <w:r>
        <w:t>question of replicability have</w:t>
      </w:r>
      <w:r w:rsidR="00820C6F">
        <w:t xml:space="preserve"> recently </w:t>
      </w:r>
      <w:r>
        <w:t xml:space="preserve">been echoed in the </w:t>
      </w:r>
      <w:r w:rsidR="004A748E">
        <w:t>behavioral research communit</w:t>
      </w:r>
      <w:r w:rsidR="00A15093">
        <w:t>ies</w:t>
      </w:r>
      <w:r>
        <w:t xml:space="preserve">. </w:t>
      </w:r>
      <w:r w:rsidR="00E50ED6">
        <w:rPr>
          <w:lang w:val="en-IE"/>
        </w:rPr>
        <w:t xml:space="preserve">In an editorial </w:t>
      </w:r>
      <w:r>
        <w:rPr>
          <w:lang w:val="en-IE"/>
        </w:rPr>
        <w:t>for</w:t>
      </w:r>
      <w:r w:rsidR="00E50ED6">
        <w:rPr>
          <w:lang w:val="en-IE"/>
        </w:rPr>
        <w:t xml:space="preserve"> Perspectives on </w:t>
      </w:r>
      <w:proofErr w:type="spellStart"/>
      <w:r w:rsidR="00E50ED6">
        <w:rPr>
          <w:lang w:val="en-IE"/>
        </w:rPr>
        <w:t>Behavior</w:t>
      </w:r>
      <w:proofErr w:type="spellEnd"/>
      <w:r w:rsidR="00E50ED6">
        <w:rPr>
          <w:lang w:val="en-IE"/>
        </w:rPr>
        <w:t xml:space="preserve"> Science, </w:t>
      </w:r>
      <w:proofErr w:type="spellStart"/>
      <w:r w:rsidR="00E50ED6">
        <w:rPr>
          <w:lang w:val="en-IE"/>
        </w:rPr>
        <w:t>Hantula</w:t>
      </w:r>
      <w:proofErr w:type="spellEnd"/>
      <w:r w:rsidR="00E50ED6">
        <w:rPr>
          <w:lang w:val="en-IE"/>
        </w:rPr>
        <w:t xml:space="preserve"> </w:t>
      </w:r>
      <w:r w:rsidR="00E50ED6">
        <w:rPr>
          <w:lang w:val="en-IE"/>
        </w:rPr>
        <w:fldChar w:fldCharType="begin"/>
      </w:r>
      <w:r>
        <w:rPr>
          <w:lang w:val="en-IE"/>
        </w:rPr>
        <w:instrText xml:space="preserve"> ADDIN ZOTERO_ITEM CSL_CITATION {"citationID":"7JU84q70","properties":{"formattedCitation":"(2019, pp. 4-5)","plainCitation":"(2019, pp. 4-5)","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ppress-author":true,"suffix":", pp. 4-5"}],"schema":"https://github.com/citation-style-language/schema/raw/master/csl-citation.json"} </w:instrText>
      </w:r>
      <w:r w:rsidR="00E50ED6">
        <w:rPr>
          <w:lang w:val="en-IE"/>
        </w:rPr>
        <w:fldChar w:fldCharType="separate"/>
      </w:r>
      <w:r>
        <w:rPr>
          <w:noProof/>
          <w:lang w:val="en-IE"/>
        </w:rPr>
        <w:t>(2019, pp. 4-5)</w:t>
      </w:r>
      <w:r w:rsidR="00E50ED6">
        <w:rPr>
          <w:lang w:val="en-IE"/>
        </w:rPr>
        <w:fldChar w:fldCharType="end"/>
      </w:r>
      <w:r w:rsidR="00E50ED6">
        <w:rPr>
          <w:lang w:val="en-IE"/>
        </w:rPr>
        <w:t xml:space="preserve"> recently characterized the situation well: </w:t>
      </w:r>
    </w:p>
    <w:p w14:paraId="6116070B" w14:textId="77777777" w:rsidR="00F300E5" w:rsidRPr="00F300E5" w:rsidRDefault="004A748E" w:rsidP="00602E43">
      <w:pPr>
        <w:rPr>
          <w:i/>
          <w:iCs/>
          <w:lang w:val="en-IE"/>
        </w:rPr>
      </w:pPr>
      <w:r w:rsidRPr="00F300E5">
        <w:rPr>
          <w:i/>
          <w:iCs/>
          <w:lang w:val="en-IE"/>
        </w:rPr>
        <w:t>“</w:t>
      </w:r>
      <w:r w:rsidR="00CE2281" w:rsidRPr="00F300E5">
        <w:rPr>
          <w:i/>
          <w:iCs/>
          <w:lang w:val="en-IE"/>
        </w:rPr>
        <w:t xml:space="preserve">Despite certain metatheoretical disputes </w:t>
      </w:r>
      <w:r w:rsidR="00F11B8C" w:rsidRPr="00F300E5">
        <w:rPr>
          <w:i/>
          <w:iCs/>
          <w:lang w:val="en-IE"/>
        </w:rPr>
        <w:fldChar w:fldCharType="begin"/>
      </w:r>
      <w:r w:rsidR="00F11B8C" w:rsidRPr="00F300E5">
        <w:rPr>
          <w:i/>
          <w:iCs/>
          <w:lang w:val="en-IE"/>
        </w:rPr>
        <w:instrText xml:space="preserve"> ADDIN ZOTERO_ITEM CSL_CITATION {"citationID":"T2Q4CZnH","properties":{"formattedCitation":"(Burgos &amp; Killeen, 2019)","plainCitation":"(Burgos &amp; Killeen, 2019)","noteIndex":0},"citationItems":[{"id":15323,"uris":["http://zotero.org/users/1687755/items/SKK8WGPU"],"itemData":{"id":15323,"type":"article-journal","abstract":"The antimentalists’ war against mentalism has not vanquished it. To examine why, we focus on two theses—mind as causal and internal—and three standard attacks against mentalism as defined by both theses: 1) mentalism implies dualism; 2) mind is unobservable, which hinders its scientific study; and 3) mentalism is impractical. These salients fail because: 1) if the mind is causal and internal, it must be material; 2) the observable/unobservable distinction is too problematic, with antimentalists equivocal about where to draw that line, with some even embracing publicly unobservable behavior as causally relevant; and 3) mentalism has not been demonstrated to be less practical than antimentalism. For the war on mentalism to succeed, stronger attacks must be devised, both scientific and philosophical. We contemplate some possibilities, while expressing doubts as to the wisdom of continuing the war. Peace may be better than war, and the resulting intellectual commerce may be good for both sides.","container-title":"Perspectives on Behavior Science","DOI":"10.1007/s40614-018-0169-2","ISSN":"2520-8977","issue":"2","journalAbbreviation":"Perspect Behav Sci","language":"en","page":"241-266","source":"Springer Link","title":"Suing for Peace in the War Against Mentalism","volume":"42","author":[{"family":"Burgos","given":"José E."},{"family":"Killeen","given":"Peter R."}],"issued":{"date-parts":[["2019",6,1]]}}}],"schema":"https://github.com/citation-style-language/schema/raw/master/csl-citation.json"} </w:instrText>
      </w:r>
      <w:r w:rsidR="00F11B8C" w:rsidRPr="00F300E5">
        <w:rPr>
          <w:i/>
          <w:iCs/>
          <w:lang w:val="en-IE"/>
        </w:rPr>
        <w:fldChar w:fldCharType="separate"/>
      </w:r>
      <w:r w:rsidR="00F11B8C" w:rsidRPr="00F300E5">
        <w:rPr>
          <w:i/>
          <w:iCs/>
          <w:noProof/>
          <w:lang w:val="en-IE"/>
        </w:rPr>
        <w:t>(Burgos &amp; Killeen, 2019)</w:t>
      </w:r>
      <w:r w:rsidR="00F11B8C" w:rsidRPr="00F300E5">
        <w:rPr>
          <w:i/>
          <w:iCs/>
          <w:lang w:val="en-IE"/>
        </w:rPr>
        <w:fldChar w:fldCharType="end"/>
      </w:r>
      <w:r w:rsidR="00F11B8C" w:rsidRPr="00F300E5">
        <w:rPr>
          <w:i/>
          <w:iCs/>
          <w:lang w:val="en-IE"/>
        </w:rPr>
        <w:t xml:space="preserve">, </w:t>
      </w:r>
      <w:proofErr w:type="spellStart"/>
      <w:r w:rsidR="00CE2281" w:rsidRPr="00F300E5">
        <w:rPr>
          <w:i/>
          <w:iCs/>
          <w:lang w:val="en-IE"/>
        </w:rPr>
        <w:t>b</w:t>
      </w:r>
      <w:r w:rsidRPr="00F300E5">
        <w:rPr>
          <w:i/>
          <w:iCs/>
          <w:lang w:val="en-IE"/>
        </w:rPr>
        <w:t>ehavior</w:t>
      </w:r>
      <w:proofErr w:type="spellEnd"/>
      <w:r w:rsidRPr="00F300E5">
        <w:rPr>
          <w:i/>
          <w:iCs/>
          <w:lang w:val="en-IE"/>
        </w:rPr>
        <w:t xml:space="preserve"> science, </w:t>
      </w:r>
      <w:proofErr w:type="spellStart"/>
      <w:r w:rsidRPr="00F300E5">
        <w:rPr>
          <w:i/>
          <w:iCs/>
          <w:lang w:val="en-IE"/>
        </w:rPr>
        <w:t>behavior</w:t>
      </w:r>
      <w:proofErr w:type="spellEnd"/>
      <w:r w:rsidRPr="00F300E5">
        <w:rPr>
          <w:i/>
          <w:iCs/>
          <w:lang w:val="en-IE"/>
        </w:rPr>
        <w:t xml:space="preserve"> analysis, and </w:t>
      </w:r>
      <w:r w:rsidRPr="00F300E5">
        <w:rPr>
          <w:i/>
          <w:iCs/>
          <w:lang w:val="en-IE"/>
        </w:rPr>
        <w:t xml:space="preserve">psychology have much more in common than differences. Hence the ‘replication crisis’ in psychology could well be repeated in </w:t>
      </w:r>
      <w:proofErr w:type="spellStart"/>
      <w:r w:rsidRPr="00F300E5">
        <w:rPr>
          <w:i/>
          <w:iCs/>
          <w:lang w:val="en-IE"/>
        </w:rPr>
        <w:t>behavior</w:t>
      </w:r>
      <w:proofErr w:type="spellEnd"/>
      <w:r w:rsidRPr="00F300E5">
        <w:rPr>
          <w:i/>
          <w:iCs/>
          <w:lang w:val="en-IE"/>
        </w:rPr>
        <w:t xml:space="preserve"> science and </w:t>
      </w:r>
      <w:proofErr w:type="spellStart"/>
      <w:r w:rsidRPr="00F300E5">
        <w:rPr>
          <w:i/>
          <w:iCs/>
          <w:lang w:val="en-IE"/>
        </w:rPr>
        <w:t>behavior</w:t>
      </w:r>
      <w:proofErr w:type="spellEnd"/>
      <w:r w:rsidRPr="00F300E5">
        <w:rPr>
          <w:i/>
          <w:iCs/>
          <w:lang w:val="en-IE"/>
        </w:rPr>
        <w:t xml:space="preserve"> analysis. Even if it is not, it may hold some important lessons for both scientists and practitioners.”</w:t>
      </w:r>
      <w:r w:rsidR="00602E43" w:rsidRPr="00F300E5">
        <w:rPr>
          <w:i/>
          <w:iCs/>
          <w:lang w:val="en-IE"/>
        </w:rPr>
        <w:t xml:space="preserve"> </w:t>
      </w:r>
    </w:p>
    <w:p w14:paraId="0E8617D7" w14:textId="77777777" w:rsidR="00DC229B" w:rsidRDefault="003B203A" w:rsidP="00602E43">
      <w:r>
        <w:rPr>
          <w:lang w:val="en-IE"/>
        </w:rPr>
        <w:t>Similarly</w:t>
      </w:r>
      <w:r w:rsidR="00602E43">
        <w:rPr>
          <w:lang w:val="en-IE"/>
        </w:rPr>
        <w:t xml:space="preserve">, </w:t>
      </w:r>
      <w:r w:rsidR="004A748E">
        <w:t xml:space="preserve">the Association for Contextual Behavioral Science’s </w:t>
      </w:r>
      <w:r w:rsidR="00602E43">
        <w:t xml:space="preserve">Task force on </w:t>
      </w:r>
      <w:r w:rsidR="00602E43" w:rsidRPr="00602E43">
        <w:t xml:space="preserve">the Strategies and Tactics of Contextual Behavioral Science Research </w:t>
      </w:r>
      <w:r w:rsidR="00547DBD">
        <w:fldChar w:fldCharType="begin"/>
      </w:r>
      <w:r w:rsidR="00547DBD">
        <w:instrText xml:space="preserve"> ADDIN ZOTERO_ITEM CSL_CITATION {"citationID":"4yP0cnNp","properties":{"formattedCitation":"(2021)","plainCitation":"(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00547DBD">
        <w:fldChar w:fldCharType="separate"/>
      </w:r>
      <w:r w:rsidR="00547DBD">
        <w:rPr>
          <w:noProof/>
        </w:rPr>
        <w:t>(2021)</w:t>
      </w:r>
      <w:r w:rsidR="00547DBD">
        <w:fldChar w:fldCharType="end"/>
      </w:r>
      <w:r w:rsidR="00547DBD">
        <w:t xml:space="preserve"> </w:t>
      </w:r>
      <w:r w:rsidR="004A748E">
        <w:t xml:space="preserve">recently announced  </w:t>
      </w:r>
      <w:r w:rsidR="00602E43">
        <w:t xml:space="preserve">its explicit </w:t>
      </w:r>
      <w:r w:rsidR="004A748E">
        <w:t xml:space="preserve">support </w:t>
      </w:r>
      <w:r w:rsidR="00602E43">
        <w:t xml:space="preserve">for Open Science principles, including data transparency and </w:t>
      </w:r>
      <w:r w:rsidR="00F8580A">
        <w:t>a focus on replication</w:t>
      </w:r>
      <w:r w:rsidR="004A748E">
        <w:t>.</w:t>
      </w:r>
      <w:r w:rsidR="00F37A40">
        <w:t xml:space="preserve"> </w:t>
      </w:r>
      <w:r w:rsidR="0018759D">
        <w:t>As such, there is now support for the idea that b</w:t>
      </w:r>
      <w:r w:rsidR="00D90FD7">
        <w:t xml:space="preserve">ehavioral science, including component fields such as Behavior Analysis and Contextual Behavioral Science, would be enhanced by examining </w:t>
      </w:r>
      <w:r w:rsidR="0018759D">
        <w:t xml:space="preserve">and enhancing the transparency and </w:t>
      </w:r>
      <w:r w:rsidR="00D90FD7">
        <w:t>replicability of its findings</w:t>
      </w:r>
      <w:r w:rsidR="0018759D">
        <w:t xml:space="preserve">. </w:t>
      </w:r>
    </w:p>
    <w:p w14:paraId="5FB30261" w14:textId="296F32DF" w:rsidR="009700F2" w:rsidRDefault="006908AE" w:rsidP="00602E43">
      <w:r>
        <w:t xml:space="preserve">In some ways, this </w:t>
      </w:r>
      <w:r w:rsidR="00670D74">
        <w:t>could</w:t>
      </w:r>
      <w:r>
        <w:t xml:space="preserve"> be seen as a</w:t>
      </w:r>
      <w:r w:rsidR="0084614D">
        <w:t xml:space="preserve">n appropriate </w:t>
      </w:r>
      <w:r>
        <w:t>return to our roots</w:t>
      </w:r>
      <w:r w:rsidR="008B3993">
        <w:t>, from which we should never have departed.</w:t>
      </w:r>
      <w:r>
        <w:t xml:space="preserve"> </w:t>
      </w:r>
      <w:r w:rsidR="00F35BF3">
        <w:t>To take some positive examples of our field’s history here, w</w:t>
      </w:r>
      <w:r w:rsidR="00DC229B">
        <w:t>here</w:t>
      </w:r>
      <w:r w:rsidR="00607F07">
        <w:t>as</w:t>
      </w:r>
      <w:r w:rsidR="00DC229B">
        <w:t xml:space="preserve"> general psychology journals </w:t>
      </w:r>
      <w:r w:rsidR="008B0DE7">
        <w:t xml:space="preserve">have </w:t>
      </w:r>
      <w:r w:rsidR="00494581">
        <w:t xml:space="preserve">until recently rarely </w:t>
      </w:r>
      <w:r w:rsidR="00DC229B">
        <w:t>publish</w:t>
      </w:r>
      <w:r w:rsidR="00494581">
        <w:t>ed</w:t>
      </w:r>
      <w:r w:rsidR="00DC229B">
        <w:t xml:space="preserve"> replication studies </w:t>
      </w:r>
      <w:r w:rsidR="00DC229B">
        <w:fldChar w:fldCharType="begin"/>
      </w:r>
      <w:r w:rsidR="00DC229B">
        <w:instrText xml:space="preserve"> ADDIN ZOTERO_ITEM CSL_CITATION {"citationID":"buCWBBAT","properties":{"formattedCitation":"(Makel et al., 2012)","plainCitation":"(Makel et al., 2012)","noteIndex":0},"citationItems":[{"id":13425,"uris":["http://zotero.org/users/1687755/items/IEP5W775"],"itemData":{"id":13425,"type":"article-journal","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container-title":"Perspectives on Psychological Science","DOI":"10.1177/1745691612460688","ISSN":"1745-6916","issue":"6","journalAbbreviation":"Perspect Psychol Sci","language":"en","note":"publisher: SAGE Publications Inc","page":"537-542","source":"SAGE Journals","title":"Replications in Psychology Research: How Often Do They Really Occur?","title-short":"Replications in Psychology Research","volume":"7","author":[{"family":"Makel","given":"Matthew C."},{"family":"Plucker","given":"Jonathan A."},{"family":"Hegarty","given":"Boyd"}],"issued":{"date-parts":[["2012",11,1]]}},"label":"page"}],"schema":"https://github.com/citation-style-language/schema/raw/master/csl-citation.json"} </w:instrText>
      </w:r>
      <w:r w:rsidR="00DC229B">
        <w:fldChar w:fldCharType="separate"/>
      </w:r>
      <w:r w:rsidR="00DC229B">
        <w:rPr>
          <w:noProof/>
        </w:rPr>
        <w:t>(Makel et al., 2012)</w:t>
      </w:r>
      <w:r w:rsidR="00DC229B">
        <w:fldChar w:fldCharType="end"/>
      </w:r>
      <w:r w:rsidR="00DC229B">
        <w:t>, b</w:t>
      </w:r>
      <w:r>
        <w:t>ehavioral journals</w:t>
      </w:r>
      <w:r w:rsidR="00463865">
        <w:t xml:space="preserve"> </w:t>
      </w:r>
      <w:r>
        <w:t xml:space="preserve">such as the Journal of Experimental Analysis of Behavior and Journal of Applied Behavior Analysis have long history of </w:t>
      </w:r>
      <w:r w:rsidR="00F1794C">
        <w:t>publishing</w:t>
      </w:r>
      <w:r>
        <w:t xml:space="preserve"> </w:t>
      </w:r>
      <w:r w:rsidR="00463865">
        <w:t xml:space="preserve">them. </w:t>
      </w:r>
      <w:r w:rsidR="00FD3647">
        <w:t xml:space="preserve">Behavioral research also has a long history of </w:t>
      </w:r>
      <w:r w:rsidR="00A37986">
        <w:t>sharing research data</w:t>
      </w:r>
      <w:r w:rsidR="00FD3647">
        <w:t xml:space="preserve"> (</w:t>
      </w:r>
      <w:r w:rsidR="00FF5C69">
        <w:t xml:space="preserve">i.e., </w:t>
      </w:r>
      <w:r w:rsidR="00A37986">
        <w:t xml:space="preserve">trial-level </w:t>
      </w:r>
      <w:r w:rsidR="00FD3647">
        <w:t>single case experimental design</w:t>
      </w:r>
      <w:r w:rsidR="00A37986">
        <w:t xml:space="preserve"> data </w:t>
      </w:r>
      <w:r w:rsidR="003B1559">
        <w:t xml:space="preserve">being </w:t>
      </w:r>
      <w:r w:rsidR="00A37986">
        <w:t>presented in tables and plots</w:t>
      </w:r>
      <w:r w:rsidR="00FD3647">
        <w:t>)</w:t>
      </w:r>
      <w:r w:rsidR="00FF5C69">
        <w:t xml:space="preserve">. </w:t>
      </w:r>
      <w:r w:rsidR="00F35BF3">
        <w:t>Lastly, despite being written over 60 years ago, f</w:t>
      </w:r>
      <w:r w:rsidR="00EA5DE7">
        <w:t xml:space="preserve">ully one quarter of Murray </w:t>
      </w:r>
      <w:proofErr w:type="spellStart"/>
      <w:r w:rsidR="00EA5DE7">
        <w:t>Sidman’s</w:t>
      </w:r>
      <w:proofErr w:type="spellEnd"/>
      <w:r w:rsidR="00EA5DE7">
        <w:t xml:space="preserve"> </w:t>
      </w:r>
      <w:r w:rsidR="00E46731">
        <w:t xml:space="preserve">seminal </w:t>
      </w:r>
      <w:r w:rsidR="00C41E11">
        <w:t xml:space="preserve">behavioral </w:t>
      </w:r>
      <w:r w:rsidR="00F04F0F">
        <w:t xml:space="preserve">textbook </w:t>
      </w:r>
      <w:r w:rsidR="00EA5DE7" w:rsidRPr="00EA5DE7">
        <w:rPr>
          <w:i/>
          <w:iCs/>
        </w:rPr>
        <w:t>Tactics of Scientific Research</w:t>
      </w:r>
      <w:r w:rsidR="00EA5DE7">
        <w:t xml:space="preserve"> </w:t>
      </w:r>
      <w:r w:rsidR="00EA5DE7">
        <w:fldChar w:fldCharType="begin"/>
      </w:r>
      <w:r w:rsidR="00EA5DE7">
        <w:instrText xml:space="preserve"> ADDIN ZOTERO_ITEM CSL_CITATION {"citationID":"hLT8l7W8","properties":{"formattedCitation":"(1960)","plainCitation":"(1960)","noteIndex":0},"citationItems":[{"id":15339,"uris":["http://zotero.org/users/1687755/items/DA83YCHJ"],"itemData":{"id":15339,"type":"article-journal","note":"publisher: Basic Books, Incorporated, Pub.","title":"Tactics of scientific research","author":[{"family":"Sidman","given":"Murray"}],"issued":{"date-parts":[["1960"]]}},"label":"page","suppress-author":true}],"schema":"https://github.com/citation-style-language/schema/raw/master/csl-citation.json"} </w:instrText>
      </w:r>
      <w:r w:rsidR="00EA5DE7">
        <w:fldChar w:fldCharType="separate"/>
      </w:r>
      <w:r w:rsidR="00EA5DE7">
        <w:rPr>
          <w:noProof/>
        </w:rPr>
        <w:t>(1960)</w:t>
      </w:r>
      <w:r w:rsidR="00EA5DE7">
        <w:fldChar w:fldCharType="end"/>
      </w:r>
      <w:r w:rsidR="00EA5DE7">
        <w:t xml:space="preserve"> is dedicated to discussion </w:t>
      </w:r>
      <w:r w:rsidR="00A4491E">
        <w:t xml:space="preserve">of the needs for </w:t>
      </w:r>
      <w:r w:rsidR="00EA5DE7">
        <w:t>replication</w:t>
      </w:r>
      <w:r w:rsidR="007748D8">
        <w:t xml:space="preserve"> studies</w:t>
      </w:r>
      <w:r w:rsidR="00A4491E">
        <w:t>, their taxonomy and function, and links between replication and gener</w:t>
      </w:r>
      <w:r w:rsidR="00B81A55">
        <w:t>al</w:t>
      </w:r>
      <w:r w:rsidR="00A4491E">
        <w:t>ization</w:t>
      </w:r>
      <w:r w:rsidR="007748D8">
        <w:t>.</w:t>
      </w:r>
    </w:p>
    <w:p w14:paraId="0536C107" w14:textId="09DC2284" w:rsidR="00EE3D00" w:rsidRDefault="00CE5406" w:rsidP="00EE3D00">
      <w:pPr>
        <w:pStyle w:val="Heading2"/>
      </w:pPr>
      <w:r>
        <w:lastRenderedPageBreak/>
        <w:t>Replicability, s</w:t>
      </w:r>
      <w:r w:rsidR="00EE3D00">
        <w:t>ample size</w:t>
      </w:r>
      <w:r w:rsidR="002A1A80">
        <w:t xml:space="preserve">, </w:t>
      </w:r>
      <w:r>
        <w:t xml:space="preserve">and </w:t>
      </w:r>
      <w:r w:rsidR="00EE3D00">
        <w:t>statistical power</w:t>
      </w:r>
      <w:r w:rsidR="002A1A80">
        <w:t xml:space="preserve"> </w:t>
      </w:r>
    </w:p>
    <w:p w14:paraId="6BAB724E" w14:textId="33F6D65B" w:rsidR="00F131A9" w:rsidRDefault="00B821C6" w:rsidP="000B4132">
      <w:r>
        <w:t>Statistical power</w:t>
      </w:r>
      <w:r w:rsidR="00992B09">
        <w:t xml:space="preserve"> is</w:t>
      </w:r>
      <w:r>
        <w:t xml:space="preserve"> the probability of detecting a true effect</w:t>
      </w:r>
      <w:r w:rsidR="00BA4B64">
        <w:t xml:space="preserve">, and is synonymous with the </w:t>
      </w:r>
      <w:r w:rsidR="00321EA9">
        <w:t>sensitivity</w:t>
      </w:r>
      <w:r w:rsidR="00BA4B64">
        <w:t xml:space="preserve"> of a test and its False Negative Rate </w:t>
      </w:r>
      <w:r w:rsidR="00BA4B64">
        <w:fldChar w:fldCharType="begin"/>
      </w:r>
      <w:r w:rsidR="00BA4B64">
        <w:instrText xml:space="preserve"> ADDIN ZOTERO_ITEM CSL_CITATION {"citationID":"7cLtET6p","properties":{"formattedCitation":"(Cohen, 1977)","plainCitation":"(Cohen, 1977)","noteIndex":0},"citationItems":[{"id":242,"uris":["http://zotero.org/users/1687755/items/ZQS7NIFP"],"itemData":{"id":242,"type":"book","event-place":"New York","publisher":"Academic Press","publisher-place":"New York","title":"Statistical power analysis for the behavioral sciences","author":[{"family":"Cohen","given":"J"}],"issued":{"date-parts":[["1977"]]}},"label":"page"}],"schema":"https://github.com/citation-style-language/schema/raw/master/csl-citation.json"} </w:instrText>
      </w:r>
      <w:r w:rsidR="00BA4B64">
        <w:fldChar w:fldCharType="separate"/>
      </w:r>
      <w:r w:rsidR="00BA4B64">
        <w:rPr>
          <w:noProof/>
        </w:rPr>
        <w:t>(Cohen, 1977)</w:t>
      </w:r>
      <w:r w:rsidR="00BA4B64">
        <w:fldChar w:fldCharType="end"/>
      </w:r>
      <w:r>
        <w:t xml:space="preserve">. </w:t>
      </w:r>
      <w:r w:rsidR="009F3C2A">
        <w:t xml:space="preserve">Low statistical power in original studies is a key contributor to the Replication Crisis in psychology </w:t>
      </w:r>
      <w:r w:rsidR="00B67B56">
        <w:fldChar w:fldCharType="begin"/>
      </w:r>
      <w:r w:rsidR="00B67B56">
        <w:instrText xml:space="preserve"> ADDIN ZOTERO_ITEM CSL_CITATION {"citationID":"OHaMCzto","properties":{"formattedCitation":"(e.g., Asendorpf et al., 2013; Button et al., 2013; Munaf\\uc0\\u242{} et al., 2017)","plainCitation":"(e.g., Asendorpf et al., 2013; Button et al., 2013; Munafò et al., 2017)","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B67B56">
        <w:fldChar w:fldCharType="separate"/>
      </w:r>
      <w:r w:rsidR="00B67B56" w:rsidRPr="00B67B56">
        <w:rPr>
          <w:lang w:val="en-GB"/>
        </w:rPr>
        <w:t>(e.g., Asendorpf et al., 2013; Button et al., 2013; Munafò et al., 2017)</w:t>
      </w:r>
      <w:r w:rsidR="00B67B56">
        <w:fldChar w:fldCharType="end"/>
      </w:r>
      <w:r w:rsidR="009F3C2A">
        <w:t>, with highly powered replications only obtaining the original finding in around one third of studies (depending on the definition of successful replication)</w:t>
      </w:r>
      <w:r w:rsidR="002A396E">
        <w:t xml:space="preserve">, and effect sizes observed in replication studies are typically only one-third the size of those in original studies </w:t>
      </w:r>
      <w:r w:rsidR="00B67B56">
        <w:fldChar w:fldCharType="begin"/>
      </w:r>
      <w:r w:rsidR="00B67B56">
        <w:instrText xml:space="preserve"> ADDIN ZOTERO_ITEM CSL_CITATION {"citationID":"5TH65s78","properties":{"formattedCitation":"(e.g., Ebersole et al., 2020; Klein et al., 2018; Open Science Collaboration, 2015)","plainCitation":"(e.g., Ebersole et al., 2020; Klein et al., 2018; Open Science Collaboration, 2015)","noteIndex":0},"citationItems":[{"id":15251,"uris":["http://zotero.org/users/1687755/items/39IWJKJL"],"itemData":{"id":15251,"type":"article-journal","abstract":"Replication studies in psychological science sometimes fail to reproduce prior findings. If these studies use methods that are unfaithful to the original study or ineffective in eliciting the phenomenon of interest, then a failure to replicate may be a failure of the protocol rather than a challenge to the original finding. Formal pre-data-collection peer review by experts may address shortcomings and increase replicability rates. We selected 10 replication studies from the Reproducibility Project: Psychology (RP:P; Open Science Collaboration, 2015) for which the original authors had expressed concerns about the replication designs before data collection; only one of these studies had yielded a statistically significant effect (p &lt; .05). Commenters suggested that lack of adherence to expert review and low-powered tests were the reasons that most of these RP:P studies failed to replicate the original effects. We revised the replication protocols and received formal peer review prior to conducting new replication studies. We administered the RP:P and revised protocols in multiple laboratories (median number of laboratories per original study = 6.5, range = 3?9; median total sample = 1,279.5, range = 276?3,512) for high-powered tests of each original finding with both protocols. Overall, following the preregistered analysis plan, we found that the revised protocols produced effect sizes similar to those of the RP:P protocols (?r = .002 or .014, depending on analytic approach). The median effect size for the revised protocols (r = .05) was similar to that of the RP:P protocols (r = .04) and the original RP:P replications (r = .11), and smaller than that of the original studies (r = .37). Analysis of the cumulative evidence across the original studies and the corresponding three replication attempts provided very precise estimates of the 10 tested effects and indicated that their effect sizes (median r = .07, range = .00?.15) were 78% smaller, on average, than the original effect sizes (median r = .37, range = .19?.50).","container-title":"Advances in Methods and Practices in Psychological Science","DOI":"10.1177/2515245920958687","ISSN":"2515-2459","issue":"3","language":"en","note":"publisher: SAGE Publications Inc","page":"309-331","source":"SAGE Journals","title":"Many Labs 5: Testing Pre-Data-Collection Peer Review as an Intervention to Increase Replicability","title-short":"Many Labs 5","volume":"3","author":[{"family":"Ebersole","given":"Charles R."},{"family":"Mathur","given":"Maya B."},{"family":"Baranski","given":"Erica"},{"family":"Bart-Plange","given":"Diane-Jo"},{"family":"Buttrick","given":"Nicholas R."},{"family":"Chartier","given":"Christopher R."},{"family":"Corker","given":"Katherine S."},{"family":"Corley","given":"Martin"},{"family":"Hartshorne","given":"Joshua K."},{"family":"IJzerman","given":"Hans"},{"family":"Lazarević","given":"Ljiljana B."},{"family":"Rabagliati","given":"Hugh"},{"family":"Ropovik","given":"Ivan"},{"family":"Aczel","given":"Balazs"},{"family":"Aeschbach","given":"Lena F."},{"family":"Andrighetto","given":"Luca"},{"family":"Arnal","given":"Jack D."},{"family":"Arrow","given":"Holly"},{"family":"Babincak","given":"Peter"},{"family":"Bakos","given":"Bence E."},{"family":"Baník","given":"Gabriel"},{"family":"Baskin","given":"Ernest"},{"family":"Belopavlović","given":"Radomir"},{"family":"Bernstein","given":"Michael H."},{"family":"Białek","given":"Michał"},{"family":"Bloxsom","given":"Nicholas G."},{"family":"Bodroža","given":"Bojana"},{"family":"Bonfiglio","given":"Diane B. V."},{"family":"Boucher","given":"Leanne"},{"family":"Brühlmann","given":"Florian"},{"family":"Brumbaugh","given":"Claudia C."},{"family":"Casini","given":"Erica"},{"family":"Chen","given":"Yiling"},{"family":"Chiorri","given":"Carlo"},{"family":"Chopik","given":"William J."},{"family":"Christ","given":"Oliver"},{"family":"Ciunci","given":"Antonia M."},{"family":"Claypool","given":"Heather M."},{"family":"Coary","given":"Sean"},{"family":"Čolić","given":"Marija V."},{"family":"Collins","given":"W. Matthew"},{"family":"Curran","given":"Paul G."},{"family":"Day","given":"Chris R."},{"family":"Dering","given":"Benjamin"},{"family":"Dreber","given":"Anna"},{"family":"Edlund","given":"John E."},{"family":"Falcão","given":"Filipe"},{"family":"Fedor","given":"Anna"},{"family":"Feinberg","given":"Lily"},{"family":"Ferguson","given":"Ian R."},{"family":"Ford","given":"Máire"},{"family":"Frank","given":"Michael C."},{"family":"Fryberger","given":"Emily"},{"family":"Garinther","given":"Alexander"},{"family":"Gawryluk","given":"Katarzyna"},{"family":"Ashbaugh","given":"Kayla"},{"family":"Giacomantonio","given":"Mauro"},{"family":"Giessner","given":"Steffen R."},{"family":"Grahe","given":"Jon E."},{"family":"Guadagno","given":"Rosanna E."},{"family":"Hałasa","given":"Ewa"},{"family":"Hancock","given":"Peter J. B."},{"family":"Hilliard","given":"Rias A."},{"family":"Hüffmeier","given":"Joachim"},{"family":"Hughes","given":"Sean"},{"family":"Idzikowska","given":"Katarzyna"},{"family":"Inzlicht","given":"Michael"},{"family":"Jern","given":"Alan"},{"family":"Jiménez-Leal","given":"William"},{"family":"Johannesson","given":"Magnus"},{"family":"Joy-Gaba","given":"Jennifer A."},{"family":"Kauff","given":"Mathias"},{"family":"Kellier","given":"Danielle J."},{"family":"Kessinger","given":"Grecia"},{"family":"Kidwell","given":"Mallory C."},{"family":"Kimbrough","given":"Amanda M."},{"family":"King","given":"Josiah P. J."},{"family":"Kolb","given":"Vanessa S."},{"family":"Kołodziej","given":"Sabina"},{"family":"Kovacs","given":"Marton"},{"family":"Krasuska","given":"Karolina"},{"family":"Kraus","given":"Sue"},{"family":"Krueger","given":"Lacy E."},{"family":"Kuchno","given":"Katarzyna"},{"family":"Lage","given":"Caio Ambrosio"},{"family":"Langford","given":"Eleanor V."},{"family":"Levitan","given":"Carmel A."},{"family":"Lima","given":"Tiago Jessé Souza","non-dropping-particle":"de"},{"family":"Lin","given":"Hause"},{"family":"Lins","given":"Samuel"},{"family":"Loy","given":"Jia E."},{"family":"Manfredi","given":"Dylan"},{"family":"Markiewicz","given":"Łukasz"},{"family":"Menon","given":"Madhavi"},{"family":"Mercier","given":"Brett"},{"family":"Metzger","given":"Mitchell"},{"family":"Meyet","given":"Venus"},{"family":"Millen","given":"Ailsa E."},{"family":"Miller","given":"Jeremy K."},{"family":"Montealegre","given":"Andres"},{"family":"Moore","given":"Don A."},{"family":"Muda","given":"Rafał"},{"family":"Nave","given":"Gideon"},{"family":"Nichols","given":"Austin Lee"},{"family":"Novak","given":"Sarah A."},{"family":"Nunnally","given":"Christian"},{"family":"Orlić","given":"Ana"},{"family":"Palinkas","given":"Anna"},{"family":"Panno","given":"Angelo"},{"family":"Parks","given":"Kimberly P."},{"family":"Pedović","given":"Ivana"},{"family":"Pękala","given":"Emilian"},{"family":"Penner","given":"Matthew R."},{"family":"Pessers","given":"Sebastiaan"},{"family":"Petrović","given":"Boban"},{"family":"Pfeiffer","given":"Thomas"},{"family":"Pieńkosz","given":"Damian"},{"family":"Preti","given":"Emanuele"},{"family":"Purić","given":"Danka"},{"family":"Ramos","given":"Tiago"},{"family":"Ravid","given":"Jonathan"},{"family":"Razza","given":"Timothy S."},{"family":"Rentzsch","given":"Katrin"},{"family":"Richetin","given":"Juliette"},{"family":"Rife","given":"Sean C."},{"family":"Rosa","given":"Anna Dalla"},{"family":"Rudy","given":"Kaylis Hase"},{"family":"Salamon","given":"Janos"},{"family":"Saunders","given":"Blair"},{"family":"Sawicki","given":"Przemysław"},{"family":"Schmidt","given":"Kathleen"},{"family":"Schuepfer","given":"Kurt"},{"family":"Schultze","given":"Thomas"},{"family":"Schulz-Hardt","given":"Stefan"},{"family":"Schütz","given":"Astrid"},{"family":"Shabazian","given":"Ani N."},{"family":"Shubella","given":"Rachel L."},{"family":"Siegel","given":"Adam"},{"family":"Silva","given":"Rúben"},{"family":"Sioma","given":"Barbara"},{"family":"Skorb","given":"Lauren"},{"family":"Souza","given":"Luana Elayne Cunha","non-dropping-particle":"de"},{"family":"Steegen","given":"Sara"},{"family":"Stein","given":"L. A. R."},{"family":"Sternglanz","given":"R. Weylin"},{"family":"Stojilović","given":"Darko"},{"family":"Storage","given":"Daniel"},{"family":"Sullivan","given":"Gavin Brent"},{"family":"Szaszi","given":"Barnabas"},{"family":"Szecsi","given":"Peter"},{"family":"Szöke","given":"Orsolya"},{"family":"Szuts","given":"Attila"},{"family":"Thomae","given":"Manuela"},{"family":"Tidwell","given":"Natasha D."},{"family":"Tocco","given":"Carly"},{"family":"Torka","given":"Ann-Kathrin"},{"family":"Tuerlinckx","given":"Francis"},{"family":"Vanpaemel","given":"Wolf"},{"family":"Vaughn","given":"Leigh Ann"},{"family":"Vianello","given":"Michelangelo"},{"family":"Viganola","given":"Domenico"},{"family":"Vlachou","given":"Maria"},{"family":"Walker","given":"Ryan J."},{"family":"Weissgerber","given":"Sophia C."},{"family":"Wichman","given":"Aaron L."},{"family":"Wiggins","given":"Bradford J."},{"family":"Wolf","given":"Daniel"},{"family":"Wood","given":"Michael J."},{"family":"Zealley","given":"David"},{"family":"Žeželj","given":"Iris"},{"family":"Zrubka","given":"Mark"},{"family":"Nosek","given":"Brian A."}],"issued":{"date-parts":[["2020",9,1]]}},"label":"page","prefix":"e.g., "},{"id":12110,"uris":["http://zotero.org/users/1687755/items/JEVCANT9"],"itemData":{"id":12110,"type":"article-journal","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p &lt; .05), we found that 15 (54%) of the replications provided evidence of a statistically significant effect in the same direction as the original finding. With a strict significance criterion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container-title":"Advances in Methods and Practices in Psychological Science","DOI":"10.1177/2515245918810225","ISSN":"2515-2459, 2515-2467","issue":"4","language":"en","page":"443-490","source":"Crossref","title":"Many Labs 2: Investigating Variation in Replicability Across Samples and Settings","title-short":"Many Labs 2","volume":"1","author":[{"family":"Klein","given":"Richard A."},{"family":"Vianello","given":"Michelangelo"},{"family":"Hasselman","given":"Fred"},{"family":"Adams","given":"Byron G."},{"family":"Adams","given":"Reginald B."},{"family":"Alper","given":"Sinan"},{"family":"Aveyard","given":"Mark"},{"family":"Axt","given":"Jordan R."},{"family":"Babalola","given":"Mayowa T."},{"family":"Bahník","given":"Štěpán"},{"family":"Batra","given":"Rishtee"},{"family":"Berkics","given":"Mihály"},{"family":"Bernstein","given":"Michael J."},{"family":"Berry","given":"Daniel R."},{"family":"Bialobrzeska","given":"Olga"},{"family":"Binan","given":"Evans Dami"},{"family":"Bocian","given":"Konrad"},{"family":"Brandt","given":"Mark J."},{"family":"Busching","given":"Robert"},{"family":"Rédei","given":"Anna Cabak"},{"family":"Cai","given":"Huajian"},{"family":"Cambier","given":"Fanny"},{"family":"Cantarero","given":"Katarzyna"},{"family":"Carmichael","given":"Cheryl L."},{"family":"Ceric","given":"Francisco"},{"family":"Chandler","given":"Jesse"},{"family":"Chang","given":"Jen-Ho"},{"family":"Chatard","given":"Armand"},{"family":"Chen","given":"Eva E."},{"family":"Cheong","given":"Winnee"},{"family":"Cicero","given":"David C."},{"family":"Coen","given":"Sharon"},{"family":"Coleman","given":"Jennifer A."},{"family":"Collisson","given":"Brian"},{"family":"Conway","given":"Morgan A."},{"family":"Corker","given":"Katherine S."},{"family":"Curran","given":"Paul G."},{"family":"Cushman","given":"Fiery"},{"family":"Dagona","given":"Zubairu K."},{"family":"Dalgar","given":"Ilker"},{"family":"Dalla Rosa","given":"Anna"},{"family":"Davis","given":"William E."},{"family":"Bruijn","given":"Maaike","non-dropping-particle":"de"},{"family":"De Schutter","given":"Leander"},{"family":"Devos","given":"Thierry"},{"family":"Vries","given":"Marieke","non-dropping-particle":"de"},{"family":"Doğulu","given":"Canay"},{"family":"Dozo","given":"Nerisa"},{"family":"Dukes","given":"Kristin Nicole"},{"family":"Dunham","given":"Yarrow"},{"family":"Durrheim","given":"Kevin"},{"family":"Ebersole","given":"Charles R."},{"family":"Edlund","given":"John E."},{"family":"Eller","given":"Anja"},{"family":"English","given":"Alexander Scott"},{"family":"Finck","given":"Carolyn"},{"family":"Frankowska","given":"Natalia"},{"family":"Freyre","given":"Miguel-Ángel"},{"family":"Friedman","given":"Mike"},{"family":"Galliani","given":"Elisa Maria"},{"family":"Gandi","given":"Joshua C."},{"family":"Ghoshal","given":"Tanuka"},{"family":"Giessner","given":"Steffen R."},{"family":"Gill","given":"Tripat"},{"family":"Gnambs","given":"Timo"},{"family":"Gómez","given":"Ángel"},{"family":"González","given":"Roberto"},{"family":"Graham","given":"Jesse"},{"family":"Grahe","given":"Jon E."},{"family":"Grahek","given":"Ivan"},{"family":"Green","given":"Eva G. T."},{"family":"Hai","given":"Kakul"},{"family":"Haigh","given":"Matthew"},{"family":"Haines","given":"Elizabeth L."},{"family":"Hall","given":"Michael P."},{"family":"Heffernan","given":"Marie E."},{"family":"Hicks","given":"Joshua A."},{"family":"Houdek","given":"Petr"},{"family":"Huntsinger","given":"Jeffrey R."},{"family":"Huynh","given":"Ho Phi"},{"family":"IJzerman","given":"Hans"},{"family":"Inbar","given":"Yoel"},{"family":"Innes-Ker","given":"Åse H."},{"family":"Jiménez-Leal","given":"William"},{"family":"John","given":"Melissa-Sue"},{"family":"Joy-Gaba","given":"Jennifer A."},{"family":"Kamiloğlu","given":"Roza G."},{"family":"Kappes","given":"Heather Barry"},{"family":"Karabati","given":"Serdar"},{"family":"Karick","given":"Haruna"},{"family":"Keller","given":"Victor N."},{"family":"Kende","given":"Anna"},{"family":"Kervyn","given":"Nicolas"},{"family":"Knežević","given":"Goran"},{"family":"Kovacs","given":"Carrie"},{"family":"Krueger","given":"Lacy E."},{"family":"Kurapov","given":"German"},{"family":"Kurtz","given":"Jamie"},{"family":"Lakens","given":"Daniël"},{"family":"Lazarević","given":"Ljiljana B."},{"family":"Levitan","given":"Carmel A."},{"family":"Lewis","given":"Neil A."},{"family":"Lins","given":"Samuel"},{"family":"Lipsey","given":"Nikolette P."},{"family":"Losee","given":"Joy E."},{"family":"Maassen","given":"Esther"},{"family":"Maitner","given":"Angela T."},{"family":"Malingumu","given":"Winfrida"},{"family":"Mallett","given":"Robyn K."},{"family":"Marotta","given":"Satia A."},{"family":"Međedović","given":"Janko"},{"family":"Mena-Pacheco","given":"Fernando"},{"family":"Milfont","given":"Taciano L."},{"family":"Morris","given":"Wendy L."},{"family":"Murphy","given":"Sean C."},{"family":"Myachykov","given":"Andriy"},{"family":"Neave","given":"Nick"},{"family":"Neijenhuijs","given":"Koen"},{"family":"Nelson","given":"Anthony J."},{"family":"Neto","given":"Félix"},{"family":"Lee Nichols","given":"Austin"},{"family":"Ocampo","given":"Aaron"},{"family":"O’Donnell","given":"Susan L."},{"family":"Oikawa","given":"Haruka"},{"family":"Oikawa","given":"Masanori"},{"family":"Ong","given":"Elsie"},{"family":"Orosz","given":"Gábor"},{"family":"Osowiecka","given":"Malgorzata"},{"family":"Packard","given":"Grant"},{"family":"Pérez-Sánchez","given":"Rolando"},{"family":"Petrović","given":"Boban"},{"family":"Pilati","given":"Ronaldo"},{"family":"Pinter","given":"Brad"},{"family":"Podesta","given":"Lysandra"},{"family":"Pogge","given":"Gabrielle"},{"family":"Pollmann","given":"Monique M. H."},{"family":"Rutchick","given":"Abraham M."},{"family":"Saavedra","given":"Patricio"},{"family":"Saeri","given":"Alexander K."},{"family":"Salomon","given":"Erika"},{"family":"Schmidt","given":"Kathleen"},{"family":"Schönbrodt","given":"Felix D."},{"family":"Sekerdej","given":"Maciej B."},{"family":"Sirlopú","given":"David"},{"family":"Skorinko","given":"Jeanine L. M."},{"family":"Smith","given":"Michael A."},{"family":"Smith-Castro","given":"Vanessa"},{"family":"Smolders","given":"Karin C. H. J."},{"family":"Sobkow","given":"Agata"},{"family":"Sowden","given":"Walter"},{"family":"Spachtholz","given":"Philipp"},{"family":"Srivastava","given":"Manini"},{"family":"Steiner","given":"Troy G."},{"family":"Stouten","given":"Jeroen"},{"family":"Street","given":"Chris N. H."},{"family":"Sundfelt","given":"Oskar K."},{"family":"Szeto","given":"Stephanie"},{"family":"Szumowska","given":"Ewa"},{"family":"Tang","given":"Andrew C. W."},{"family":"Tanzer","given":"Norbert"},{"family":"Tear","given":"Morgan J."},{"family":"Theriault","given":"Jordan"},{"family":"Thomae","given":"Manuela"},{"family":"Torres","given":"David"},{"family":"Traczyk","given":"Jakub"},{"family":"Tybur","given":"Joshua M."},{"family":"Ujhelyi","given":"Adrienn"},{"family":"Aert","given":"Robbie C. M.","non-dropping-particle":"van"},{"family":"Assen","given":"Marcel A. L. M.","non-dropping-particle":"van"},{"family":"Hulst","given":"Marije","non-dropping-particle":"van der"},{"family":"Lange","given":"Paul A. M.","non-dropping-particle":"van"},{"family":"Veer","given":"Anna Elisabeth","non-dropping-particle":"van ’t"},{"family":"Vásquez- Echeverría","given":"Alejandro"},{"family":"Ann Vaughn","given":"Leigh"},{"family":"Vázquez","given":"Alexandra"},{"family":"Vega","given":"Luis Diego"},{"family":"Verniers","given":"Catherine"},{"family":"Verschoor","given":"Mark"},{"family":"Voermans","given":"Ingrid P. J."},{"family":"Vranka","given":"Marek A."},{"family":"Welch","given":"Cheryl"},{"family":"Wichman","given":"Aaron L."},{"family":"Williams","given":"Lisa A."},{"family":"Wood","given":"Michael"},{"family":"Woodzicka","given":"Julie A."},{"family":"Wronska","given":"Marta K."},{"family":"Young","given":"Liane"},{"family":"Zelenski","given":"John M."},{"family":"Zhijia","given":"Zeng"},{"family":"Nosek","given":"Brian A."}],"issued":{"date-parts":[["2018",12]]}}},{"id":6010,"uris":["http://zotero.org/users/1687755/items/4A57CZ5R"],"itemData":{"id":6010,"type":"article-journal","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container-title":"Science","DOI":"10.1126/science.aac4716","ISSN":"0036-8075, 1095-9203","issue":"6251","language":"en","license":"Copyright © 2015, American Association for the Advancement of Science","note":"PMID: 26315443","page":"aac4716","source":"science.sciencemag.org","title":"Estimating the reproducibility of psychological science","volume":"349","author":[{"literal":"Open Science Collaboration"}],"issued":{"date-parts":[["2015",8,28]]}}}],"schema":"https://github.com/citation-style-language/schema/raw/master/csl-citation.json"} </w:instrText>
      </w:r>
      <w:r w:rsidR="00B67B56">
        <w:fldChar w:fldCharType="separate"/>
      </w:r>
      <w:r w:rsidR="00B67B56">
        <w:rPr>
          <w:noProof/>
        </w:rPr>
        <w:t>(e.g., Ebersole et al., 2020; Klein et al., 2018; Open Science Collaboration, 2015)</w:t>
      </w:r>
      <w:r w:rsidR="00B67B56">
        <w:fldChar w:fldCharType="end"/>
      </w:r>
      <w:r w:rsidR="002A396E">
        <w:t>.</w:t>
      </w:r>
      <w:r w:rsidR="009F3C2A">
        <w:t xml:space="preserve"> </w:t>
      </w:r>
      <w:r w:rsidR="009F3C2A" w:rsidRPr="00396130">
        <w:t xml:space="preserve">Journals that publish underpowered studies </w:t>
      </w:r>
      <w:r w:rsidR="009F3C2A">
        <w:t xml:space="preserve">are likely to </w:t>
      </w:r>
      <w:r w:rsidR="009F3C2A" w:rsidRPr="00396130">
        <w:t xml:space="preserve">publish a greater proportion of </w:t>
      </w:r>
      <w:r w:rsidR="009F3C2A">
        <w:t xml:space="preserve">conclusions that are false positives </w:t>
      </w:r>
      <w:r w:rsidR="009F3C2A">
        <w:fldChar w:fldCharType="begin"/>
      </w:r>
      <w:r w:rsidR="009F3C2A">
        <w:instrText xml:space="preserve"> ADDIN ZOTERO_ITEM CSL_CITATION {"citationID":"40gqsOwG","properties":{"formattedCitation":"(Bakker et al., 2012; Ioannidis, 2005)","plainCitation":"(Bakker et al., 2012; Ioannidis, 2005)","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5913,"uris":["http://zotero.org/users/1687755/items/ZKH6D6U3"],"itemData":{"id":5913,"type":"article-journal","abstract":"Published research findings are sometimes refuted by subsequent evidence, says Ioannidis, with ensuing confusion and disappointment.","container-title":"PLOS Medicine","DOI":"10.1371/journal.pmed.0020124","ISSN":"1549-1676","issue":"8","journalAbbreviation":"PLOS Medicine","page":"e124","source":"PLoS Journals","title":"Why Most Published Research Findings Are False","volume":"2","author":[{"family":"Ioannidis","given":"John P. A."}],"issued":{"date-parts":[["2005",8,30]]}}}],"schema":"https://github.com/citation-style-language/schema/raw/master/csl-citation.json"} </w:instrText>
      </w:r>
      <w:r w:rsidR="009F3C2A">
        <w:fldChar w:fldCharType="separate"/>
      </w:r>
      <w:r w:rsidR="009F3C2A">
        <w:rPr>
          <w:noProof/>
        </w:rPr>
        <w:t>(Bakker et al., 2012; Ioannidis, 2005)</w:t>
      </w:r>
      <w:r w:rsidR="009F3C2A">
        <w:fldChar w:fldCharType="end"/>
      </w:r>
      <w:r w:rsidR="009F3C2A">
        <w:t>.</w:t>
      </w:r>
      <w:r w:rsidR="000B4132">
        <w:t xml:space="preserve"> As such, in reaction to the replication crisis in psychology, many have called for psychology research to employ higher powered tests and therefore larger sample sizes </w:t>
      </w:r>
      <w:r w:rsidR="000B4132">
        <w:fldChar w:fldCharType="begin"/>
      </w:r>
      <w:r w:rsidR="00B67B56">
        <w:instrText xml:space="preserve"> ADDIN ZOTERO_ITEM CSL_CITATION {"citationID":"19okOkrQ","properties":{"formattedCitation":"(e.g., Asendorpf et al., 2013; Button et al., 2013; Munaf\\uc0\\u242{} et al., 2017; Wagenmakers et al., 2012)","plainCitation":"(e.g., Asendorpf et al., 2013; Button et al., 2013; Munafò et al., 2017; Wagenmakers et al., 2012)","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id":3250,"uris":["http://zotero.org/users/1687755/items/I7M5WU62"],"itemData":{"id":3250,"type":"article-journal","container-title":"Perspectives on Psychological Science","DOI":"10.1177/1745691612463078","ISSN":"1745-6916, 1745-6924","issue":"6","language":"en","page":"632-638","source":"CrossRef","title":"An agenda for purely confirmatory research","volume":"7","author":[{"family":"Wagenmakers","given":"E.-J."},{"family":"Wetzels","given":"R."},{"family":"Borsboom","given":"D."},{"family":"Maas","given":"H. L. J.","non-dropping-particle":"van der"},{"family":"Kievit","given":"R. A."}],"issued":{"date-parts":[["2012",11,1]]}}}],"schema":"https://github.com/citation-style-language/schema/raw/master/csl-citation.json"} </w:instrText>
      </w:r>
      <w:r w:rsidR="000B4132">
        <w:fldChar w:fldCharType="separate"/>
      </w:r>
      <w:r w:rsidR="00B67B56" w:rsidRPr="00B67B56">
        <w:rPr>
          <w:lang w:val="en-GB"/>
        </w:rPr>
        <w:t>(e.g., Asendorpf et al., 2013; Button et al., 2013; Munafò et al., 2017; Wagenmakers et al., 2012)</w:t>
      </w:r>
      <w:r w:rsidR="000B4132">
        <w:fldChar w:fldCharType="end"/>
      </w:r>
      <w:r w:rsidR="000B4132">
        <w:t xml:space="preserve">. </w:t>
      </w:r>
    </w:p>
    <w:p w14:paraId="0A1B43FE" w14:textId="2D629EB5" w:rsidR="00B22FAC" w:rsidRDefault="00B22FAC" w:rsidP="009F4049">
      <w:r>
        <w:t xml:space="preserve">Along with the False Positive Rate (i.e., </w:t>
      </w:r>
      <w:r w:rsidRPr="004E2917">
        <w:t>α</w:t>
      </w:r>
      <w:r w:rsidR="0065112A">
        <w:t>-</w:t>
      </w:r>
      <w:r>
        <w:t xml:space="preserve">level, typically &lt; .05), statistical power is one of two key properties of inference via NHST that defines the long-run error rates of the inferences we make from data. Power is generally a less familiar concept than </w:t>
      </w:r>
      <w:r w:rsidRPr="004E2917">
        <w:t>α</w:t>
      </w:r>
      <w:r>
        <w:t xml:space="preserve"> level for many researchers, but it is so central to our ability to make inferences from data </w:t>
      </w:r>
      <w:r w:rsidR="00B67B56">
        <w:fldChar w:fldCharType="begin"/>
      </w:r>
      <w:r w:rsidR="00B67B56">
        <w:instrText xml:space="preserve"> ADDIN ZOTERO_ITEM CSL_CITATION {"citationID":"p9pJJbaF","properties":{"formattedCitation":"(Cohen, 1992)","plainCitation":"(Cohen, 1992)","noteIndex":0},"citationItems":[{"id":12306,"uris":["http://zotero.org/users/1687755/items/FR8CL88W"],"itemData":{"id":12306,"type":"article-journal","container-title":"Psychological bulletin","DOI":"10.1037/0033-2909.112.1.155","issue":"1","note":"publisher: American Psychological Association","page":"155","title":"A power primer","volume":"112","author":[{"family":"Cohen","given":"Jacob"}],"issued":{"date-parts":[["1992"]]}}}],"schema":"https://github.com/citation-style-language/schema/raw/master/csl-citation.json"} </w:instrText>
      </w:r>
      <w:r w:rsidR="00B67B56">
        <w:fldChar w:fldCharType="separate"/>
      </w:r>
      <w:r w:rsidR="00B67B56">
        <w:rPr>
          <w:noProof/>
        </w:rPr>
        <w:t>(Cohen, 1992)</w:t>
      </w:r>
      <w:r w:rsidR="00B67B56">
        <w:fldChar w:fldCharType="end"/>
      </w:r>
      <w:r>
        <w:t>.</w:t>
      </w:r>
      <w:r w:rsidRPr="004607F2">
        <w:rPr>
          <w:rStyle w:val="FootnoteReference"/>
        </w:rPr>
        <w:footnoteReference w:id="1"/>
      </w:r>
      <w:r>
        <w:t xml:space="preserve"> </w:t>
      </w:r>
      <w:r w:rsidR="004710E4">
        <w:t xml:space="preserve">Nonetheless, for decades, statistical power remained very low in the behavioral sciences </w:t>
      </w:r>
      <w:r w:rsidR="004710E4">
        <w:fldChar w:fldCharType="begin"/>
      </w:r>
      <w:r w:rsidR="004710E4">
        <w:instrText xml:space="preserve"> ADDIN ZOTERO_ITEM CSL_CITATION {"citationID":"1iy97U6Y","properties":{"formattedCitation":"(i.e., around .46: Cohen, 1990)","plainCitation":"(i.e., around .46: Cohen, 1990)","noteIndex":0},"citationItems":[{"id":15294,"uris":["http://zotero.org/users/1687755/items/A8L2Y9FT"],"itemData":{"id":15294,"type":"article-journal","container-title":"American Psychologist","DOI":"10.1037/0003-066X.45.12.1304","issue":"12","title":"Things I have learned (so far)","volume":"45","author":[{"family":"Cohen","given":"Jacob"}],"issued":{"date-parts":[["1990"]]}},"label":"page","prefix":"i.e., around .46: "}],"schema":"https://github.com/citation-style-language/schema/raw/master/csl-citation.json"} </w:instrText>
      </w:r>
      <w:r w:rsidR="004710E4">
        <w:fldChar w:fldCharType="separate"/>
      </w:r>
      <w:r w:rsidR="004710E4">
        <w:rPr>
          <w:noProof/>
        </w:rPr>
        <w:t>(i.e., around .46: Cohen, 1990)</w:t>
      </w:r>
      <w:r w:rsidR="004710E4">
        <w:fldChar w:fldCharType="end"/>
      </w:r>
      <w:r w:rsidR="004710E4">
        <w:t>. Additionally, r</w:t>
      </w:r>
      <w:r>
        <w:t xml:space="preserve">esearch has shown that researchers’ intuitions about the statistical power implied by rules-of-thumb sample sizes are inaccurate and overestimate power </w:t>
      </w:r>
      <w:r>
        <w:fldChar w:fldCharType="begin"/>
      </w:r>
      <w:r>
        <w:instrText xml:space="preserve"> ADDIN ZOTERO_ITEM CSL_CITATION {"citationID":"pplh8kQw","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page":"0956797616647519","source":"pss.sagepub.com","title":"Researchers’ Intuitions About Power in Psychological Research","author":[{"family":"Bakker","given":"Marjan"},{"family":"Hartgerink","given":"Chris H. J."},{"family":"Wicherts","given":"Jelte M."},{"family":"Maas","given":"Han L. J.","dropping-particle":"van der"}],"issued":{"date-parts":[["2016",6,28]]}}}],"schema":"https://github.com/citation-style-language/schema/raw/master/csl-citation.json"} </w:instrText>
      </w:r>
      <w:r>
        <w:fldChar w:fldCharType="separate"/>
      </w:r>
      <w:r>
        <w:rPr>
          <w:noProof/>
        </w:rPr>
        <w:t>(Bakker et al., 2016)</w:t>
      </w:r>
      <w:r>
        <w:fldChar w:fldCharType="end"/>
      </w:r>
      <w:r>
        <w:t xml:space="preserve">. </w:t>
      </w:r>
    </w:p>
    <w:p w14:paraId="484274B1" w14:textId="197B9F8D" w:rsidR="008D5FDD" w:rsidRDefault="00F131A9" w:rsidP="00467109">
      <w:r>
        <w:t>In order to assess the efficacy of this</w:t>
      </w:r>
      <w:r w:rsidR="000277A5">
        <w:t xml:space="preserve"> </w:t>
      </w:r>
      <w:r w:rsidR="004710E4">
        <w:t xml:space="preserve">more recent </w:t>
      </w:r>
      <w:r>
        <w:t xml:space="preserve">call for </w:t>
      </w:r>
      <w:r w:rsidR="000277A5">
        <w:t>higher power</w:t>
      </w:r>
      <w:r w:rsidR="004710E4">
        <w:t xml:space="preserve"> motivated by the replication crisis</w:t>
      </w:r>
      <w:r w:rsidR="000277A5">
        <w:t xml:space="preserve">, </w:t>
      </w:r>
      <w:r>
        <w:t xml:space="preserve">on the sample sizes employed in published research, Fraley and colleagues </w:t>
      </w:r>
      <w:r>
        <w:fldChar w:fldCharType="begin"/>
      </w:r>
      <w:r>
        <w:instrText xml:space="preserve"> ADDIN ZOTERO_ITEM CSL_CITATION {"citationID":"LkXaamNb","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fldChar w:fldCharType="separate"/>
      </w:r>
      <w:r>
        <w:rPr>
          <w:noProof/>
        </w:rPr>
        <w:t>(Fraley et al., 2022; Fraley &amp; Vazire, 2014)</w:t>
      </w:r>
      <w:r>
        <w:fldChar w:fldCharType="end"/>
      </w:r>
      <w:r w:rsidR="000277A5">
        <w:t xml:space="preserve"> quantified the median sample size employed in articles published in nine personality and social psychology journals between 2011 </w:t>
      </w:r>
      <w:r w:rsidR="009700F2">
        <w:t xml:space="preserve">(arguably the start of the replication crisis) </w:t>
      </w:r>
      <w:r w:rsidR="000277A5">
        <w:t>and 2019</w:t>
      </w:r>
      <w:r w:rsidR="00962EED">
        <w:t xml:space="preserve">. Fraley and colleagues (2022) </w:t>
      </w:r>
      <w:r w:rsidR="008D5FDD">
        <w:t>observed that median sample sizes</w:t>
      </w:r>
      <w:r w:rsidR="00962EED">
        <w:t>,</w:t>
      </w:r>
      <w:r w:rsidR="008D5FDD">
        <w:t xml:space="preserve"> and therefore implied statistical power</w:t>
      </w:r>
      <w:r w:rsidR="00962EED">
        <w:t>,</w:t>
      </w:r>
      <w:r w:rsidR="008D5FDD">
        <w:t xml:space="preserve"> have indeed increased over the last decade in social and personality psychology research, from very poor </w:t>
      </w:r>
      <w:r w:rsidR="00962EED">
        <w:t>(</w:t>
      </w:r>
      <w:r w:rsidR="006848D7">
        <w:t xml:space="preserve">circa </w:t>
      </w:r>
      <w:r w:rsidR="00654B67">
        <w:t>.50</w:t>
      </w:r>
      <w:r w:rsidR="007224E3">
        <w:t xml:space="preserve"> in 2011</w:t>
      </w:r>
      <w:r w:rsidR="00962EED">
        <w:t xml:space="preserve">) </w:t>
      </w:r>
      <w:r w:rsidR="008D5FDD">
        <w:t>to acceptable</w:t>
      </w:r>
      <w:r w:rsidR="00962EED">
        <w:t xml:space="preserve"> </w:t>
      </w:r>
      <w:r w:rsidR="00654B67">
        <w:t>(c</w:t>
      </w:r>
      <w:r w:rsidR="006848D7">
        <w:t>irca</w:t>
      </w:r>
      <w:r w:rsidR="00654B67">
        <w:t xml:space="preserve"> .</w:t>
      </w:r>
      <w:r w:rsidR="006848D7">
        <w:t>9</w:t>
      </w:r>
      <w:r w:rsidR="00654B67">
        <w:t>0</w:t>
      </w:r>
      <w:r w:rsidR="007224E3">
        <w:t xml:space="preserve"> in 2019</w:t>
      </w:r>
      <w:r w:rsidR="00962EED">
        <w:t xml:space="preserve">). </w:t>
      </w:r>
      <w:r w:rsidR="003E59EA">
        <w:t xml:space="preserve">In doing so, the Fraley and colleagues </w:t>
      </w:r>
      <w:r w:rsidR="003E59EA">
        <w:fldChar w:fldCharType="begin"/>
      </w:r>
      <w:r w:rsidR="00BA4B64">
        <w:instrText xml:space="preserve"> ADDIN ZOTERO_ITEM CSL_CITATION {"citationID":"p6Swh74v","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rsidR="003E59EA">
        <w:fldChar w:fldCharType="separate"/>
      </w:r>
      <w:r w:rsidR="003E59EA">
        <w:rPr>
          <w:noProof/>
        </w:rPr>
        <w:t>(Fraley et al., 2022; Fraley &amp; Vazire, 2014)</w:t>
      </w:r>
      <w:r w:rsidR="003E59EA">
        <w:fldChar w:fldCharType="end"/>
      </w:r>
      <w:r w:rsidR="003E59EA">
        <w:t xml:space="preserve"> provided </w:t>
      </w:r>
      <w:r w:rsidR="00C63644">
        <w:t xml:space="preserve">both </w:t>
      </w:r>
      <w:r w:rsidR="003E59EA">
        <w:t>a relatively simpl</w:t>
      </w:r>
      <w:r w:rsidR="00C63644">
        <w:t>e</w:t>
      </w:r>
      <w:r w:rsidR="003E59EA">
        <w:t xml:space="preserve"> method </w:t>
      </w:r>
      <w:r w:rsidR="00390D5C">
        <w:t>to assess the implied power across a body of work</w:t>
      </w:r>
      <w:r w:rsidR="00C63644">
        <w:t xml:space="preserve"> and a useful dataset to compare other fields against. </w:t>
      </w:r>
    </w:p>
    <w:p w14:paraId="7FF2EA5D" w14:textId="2B6C4265" w:rsidR="004003B9" w:rsidRDefault="004003B9" w:rsidP="004003B9">
      <w:pPr>
        <w:pStyle w:val="Heading2"/>
      </w:pPr>
      <w:r>
        <w:t>The Implicit Relational Assessment Procedure</w:t>
      </w:r>
      <w:r w:rsidR="00D97BB6">
        <w:t xml:space="preserve"> (IRAP</w:t>
      </w:r>
      <w:r w:rsidR="00DF62D5">
        <w:t>)</w:t>
      </w:r>
    </w:p>
    <w:p w14:paraId="2CC76454" w14:textId="7260D663" w:rsidR="002A396E" w:rsidRDefault="00406310" w:rsidP="009F4049">
      <w:r>
        <w:t>T</w:t>
      </w:r>
      <w:r w:rsidRPr="006E4762">
        <w:t xml:space="preserve">he Implicit Relational Assessment Procedure </w:t>
      </w:r>
      <w:r w:rsidRPr="006E4762">
        <w:fldChar w:fldCharType="begin"/>
      </w:r>
      <w:r>
        <w:instrText xml:space="preserve"> ADDIN ZOTERO_ITEM CSL_CITATION {"citationID":"BLXGy0wQ","properties":{"formattedCitation":"(IRAP: Barnes-Holmes et al., 2006)","plainCitation":"(IRAP: Barnes-Holmes et al., 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schema":"https://github.com/citation-style-language/schema/raw/master/csl-citation.json"} </w:instrText>
      </w:r>
      <w:r w:rsidRPr="006E4762">
        <w:fldChar w:fldCharType="separate"/>
      </w:r>
      <w:r>
        <w:t>(IRAP: Barnes-Holmes et al., 2006)</w:t>
      </w:r>
      <w:r w:rsidRPr="006E4762">
        <w:fldChar w:fldCharType="end"/>
      </w:r>
      <w:r>
        <w:t xml:space="preserve"> is a reaction-time based task used variously as a</w:t>
      </w:r>
      <w:r w:rsidR="00D97BB6">
        <w:t xml:space="preserve"> measure of </w:t>
      </w:r>
      <w:r>
        <w:t xml:space="preserve">implicit </w:t>
      </w:r>
      <w:r w:rsidR="00D97BB6">
        <w:t xml:space="preserve">attitudes </w:t>
      </w:r>
      <w:r w:rsidR="00ED24BD">
        <w:t xml:space="preserve">in implicit social cognition research </w:t>
      </w:r>
      <w:r>
        <w:t xml:space="preserve">and a measure of the strength of relational responding </w:t>
      </w:r>
      <w:r w:rsidR="00292896">
        <w:t xml:space="preserve">within Contextual Behavioral Science research </w:t>
      </w:r>
      <w:r>
        <w:fldChar w:fldCharType="begin"/>
      </w:r>
      <w:r>
        <w:instrText xml:space="preserve"> ADDIN ZOTERO_ITEM CSL_CITATION {"citationID":"Vwu1m4bz","properties":{"formattedCitation":"(Hughes et al., 2012)","plainCitation":"(Hughes et al., 2012)","noteIndex":0},"citationItems":[{"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fldChar w:fldCharType="separate"/>
      </w:r>
      <w:r>
        <w:rPr>
          <w:noProof/>
        </w:rPr>
        <w:t>(Hughes et al., 2012)</w:t>
      </w:r>
      <w:r>
        <w:fldChar w:fldCharType="end"/>
      </w:r>
      <w:r>
        <w:t xml:space="preserve">. </w:t>
      </w:r>
      <w:r w:rsidR="00076F37">
        <w:t>One</w:t>
      </w:r>
      <w:r w:rsidR="00D97BB6">
        <w:t xml:space="preserve"> meta-analysis sugges</w:t>
      </w:r>
      <w:r w:rsidR="00076F37">
        <w:t>ted</w:t>
      </w:r>
      <w:r w:rsidR="00D97BB6">
        <w:t xml:space="preserve"> that the IRAP demonstrates </w:t>
      </w:r>
      <w:r w:rsidR="00076F37">
        <w:t xml:space="preserve">relatively high </w:t>
      </w:r>
      <w:r w:rsidR="00D97BB6">
        <w:t>criterion validity</w:t>
      </w:r>
      <w:r w:rsidR="00076F37">
        <w:t xml:space="preserve"> compared to other implicit measures such as the Implicit Association Test </w:t>
      </w:r>
      <w:r w:rsidR="00D97BB6">
        <w:fldChar w:fldCharType="begin"/>
      </w:r>
      <w:r w:rsidR="00D97BB6">
        <w:instrText xml:space="preserve"> ADDIN ZOTERO_ITEM CSL_CITATION {"citationID":"mUGHKifS","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D97BB6">
        <w:fldChar w:fldCharType="separate"/>
      </w:r>
      <w:r w:rsidR="00D97BB6">
        <w:rPr>
          <w:noProof/>
        </w:rPr>
        <w:t>(Vahey et al., 2015)</w:t>
      </w:r>
      <w:r w:rsidR="00D97BB6">
        <w:fldChar w:fldCharType="end"/>
      </w:r>
      <w:r w:rsidR="00076F37">
        <w:t xml:space="preserve">. However, multiple other meta-analyses have also suggested that the IRAP has poor internal consistency </w:t>
      </w:r>
      <w:r w:rsidR="004F07EA">
        <w:t xml:space="preserve">(estimates of </w:t>
      </w:r>
      <m:oMath>
        <m:r>
          <w:rPr>
            <w:rFonts w:ascii="Cambria Math" w:hAnsi="Cambria Math"/>
          </w:rPr>
          <m:t>α</m:t>
        </m:r>
      </m:oMath>
      <w:r w:rsidR="004F07EA">
        <w:t xml:space="preserve"> </w:t>
      </w:r>
      <w:r w:rsidR="0067120C">
        <w:t>from</w:t>
      </w:r>
      <w:r w:rsidR="004F07EA">
        <w:t xml:space="preserve"> .51 to .60) </w:t>
      </w:r>
      <w:r w:rsidR="00076F37">
        <w:t>and unacceptably low test-retest reliability</w:t>
      </w:r>
      <w:r w:rsidR="00CD1ACB">
        <w:t xml:space="preserve"> </w:t>
      </w:r>
      <w:r w:rsidR="00CD1ACB">
        <w:fldChar w:fldCharType="begin"/>
      </w:r>
      <w:r w:rsidR="00790CD8">
        <w:instrText xml:space="preserve"> ADDIN ZOTERO_ITEM CSL_CITATION {"citationID":"GlWVICKi","properties":{"formattedCitation":"(estimates of r = .13 to .43: Greenwald &amp; Lai, 2020; Hussey &amp; Drake, 2020)","plainCitation":"(estimates of r = .13 to .43: Greenwald &amp; Lai, 2020; Hussey &amp; Drake,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stimates of r = .13 to .43: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CD1ACB">
        <w:fldChar w:fldCharType="separate"/>
      </w:r>
      <w:r w:rsidR="004F07EA">
        <w:rPr>
          <w:noProof/>
        </w:rPr>
        <w:t xml:space="preserve">(estimates of </w:t>
      </w:r>
      <w:r w:rsidR="004F07EA" w:rsidRPr="004F07EA">
        <w:rPr>
          <w:i/>
          <w:iCs/>
          <w:noProof/>
        </w:rPr>
        <w:t>r</w:t>
      </w:r>
      <w:r w:rsidR="004F07EA">
        <w:rPr>
          <w:noProof/>
        </w:rPr>
        <w:t xml:space="preserve"> from .13 to .43: Greenwald &amp; Lai, 2020; Hussey &amp; Drake, 2020)</w:t>
      </w:r>
      <w:r w:rsidR="00CD1ACB">
        <w:fldChar w:fldCharType="end"/>
      </w:r>
      <w:r w:rsidR="00CD1ACB">
        <w:t xml:space="preserve">. </w:t>
      </w:r>
      <w:r w:rsidR="00031DBD">
        <w:t>This presents somewhat of a conundrum, as the reliability places an upper limit on validity</w:t>
      </w:r>
      <w:r w:rsidR="003C7638">
        <w:t xml:space="preserve"> </w:t>
      </w:r>
      <w:r w:rsidR="003C7638">
        <w:fldChar w:fldCharType="begin"/>
      </w:r>
      <w:r w:rsidR="003C7638">
        <w:instrText xml:space="preserve"> ADDIN ZOTERO_ITEM CSL_CITATION {"citationID":"6A7t7d8K","properties":{"formattedCitation":"(i.e., through attenutation of observable correlations: Revelle, 2009)","plainCitation":"(i.e., through attenutation of observable correlations: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through attenutation of observable correlations: "}],"schema":"https://github.com/citation-style-language/schema/raw/master/csl-citation.json"} </w:instrText>
      </w:r>
      <w:r w:rsidR="003C7638">
        <w:fldChar w:fldCharType="separate"/>
      </w:r>
      <w:r w:rsidR="003C7638">
        <w:rPr>
          <w:noProof/>
        </w:rPr>
        <w:t>(i.e., through attenutation of observable correlations: Revelle, 2009)</w:t>
      </w:r>
      <w:r w:rsidR="003C7638">
        <w:fldChar w:fldCharType="end"/>
      </w:r>
      <w:r w:rsidR="00031DBD">
        <w:t>.</w:t>
      </w:r>
    </w:p>
    <w:p w14:paraId="7AB62A79" w14:textId="38DBF38A" w:rsidR="004A7FF5" w:rsidRDefault="002A396E" w:rsidP="00624581">
      <w:r>
        <w:t xml:space="preserve">One explanation for these seemingly irreconcilable results is that the IRAP literature may suffer from poor replicability, such as inflated effect sizes false positive rates. </w:t>
      </w:r>
      <w:r w:rsidR="008F4730">
        <w:t>This is not implausible</w:t>
      </w:r>
      <w:r w:rsidR="00932FE0">
        <w:t xml:space="preserve">. </w:t>
      </w:r>
      <w:r w:rsidR="00303D1C">
        <w:t>A</w:t>
      </w:r>
      <w:r w:rsidR="008F4730">
        <w:t xml:space="preserve">lthough the IRAP grew out of the behaviorist tradition </w:t>
      </w:r>
      <w:r w:rsidR="00D10C97">
        <w:fldChar w:fldCharType="begin"/>
      </w:r>
      <w:r w:rsidR="00D10C97">
        <w:instrText xml:space="preserve"> ADDIN ZOTERO_ITEM CSL_CITATION {"citationID":"3Dnt3GFq","properties":{"formattedCitation":"(Barnes-Holmes et al., 2010)","plainCitation":"(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00D10C97">
        <w:fldChar w:fldCharType="separate"/>
      </w:r>
      <w:r w:rsidR="00D10C97">
        <w:rPr>
          <w:noProof/>
        </w:rPr>
        <w:t>(Barnes-Holmes et al., 2010)</w:t>
      </w:r>
      <w:r w:rsidR="00D10C97">
        <w:fldChar w:fldCharType="end"/>
      </w:r>
      <w:r w:rsidR="008F4730">
        <w:t xml:space="preserve">, IRAP studies </w:t>
      </w:r>
      <w:r w:rsidR="00806A7E">
        <w:t xml:space="preserve">typically </w:t>
      </w:r>
      <w:r w:rsidR="008F4730">
        <w:t xml:space="preserve">employ the same research designs and inference methods as </w:t>
      </w:r>
      <w:r w:rsidR="00D70055">
        <w:t>S</w:t>
      </w:r>
      <w:r w:rsidR="008F4730">
        <w:t xml:space="preserve">ocial and </w:t>
      </w:r>
      <w:r w:rsidR="00D70055">
        <w:t>P</w:t>
      </w:r>
      <w:r w:rsidR="008F4730">
        <w:t>ersonality psychology</w:t>
      </w:r>
      <w:r w:rsidR="00D44C77">
        <w:t xml:space="preserve"> (e.g., Null Hypothesis Significance Testing, NHST)</w:t>
      </w:r>
      <w:r w:rsidR="00CB41AB">
        <w:t xml:space="preserve">, and are therefore </w:t>
      </w:r>
      <w:r w:rsidR="00303D1C">
        <w:t xml:space="preserve">subject to the same concerns as any research employing this inference </w:t>
      </w:r>
      <w:r w:rsidR="00EC6966">
        <w:t>approach</w:t>
      </w:r>
      <w:r w:rsidR="00303D1C">
        <w:t>. O</w:t>
      </w:r>
      <w:r w:rsidR="00D44C77">
        <w:t xml:space="preserve">ne </w:t>
      </w:r>
      <w:r w:rsidR="00EC6966">
        <w:t xml:space="preserve">specific class of statistical </w:t>
      </w:r>
      <w:r w:rsidR="00D44C77">
        <w:t>method</w:t>
      </w:r>
      <w:r w:rsidR="00EC6966">
        <w:t>s</w:t>
      </w:r>
      <w:r w:rsidR="00D44C77">
        <w:t xml:space="preserve">, multiway Analyses of Variance (ANOVAs), </w:t>
      </w:r>
      <w:r w:rsidR="00EC6966">
        <w:t xml:space="preserve">are </w:t>
      </w:r>
      <w:r w:rsidR="00D44C77">
        <w:t xml:space="preserve">almost </w:t>
      </w:r>
      <w:r w:rsidR="002022E1">
        <w:t>ubiquitous</w:t>
      </w:r>
      <w:r w:rsidR="00D44C77">
        <w:t xml:space="preserve"> in IRAP research. Research has demonstrated that the modal use of multiway ANOVA inflates false positive rates much higher than the 5% rate implied by the standard alpha level of 0.05 </w:t>
      </w:r>
      <w:r w:rsidR="00D44C77">
        <w:fldChar w:fldCharType="begin"/>
      </w:r>
      <w:r w:rsidR="00D44C77">
        <w:instrText xml:space="preserve"> ADDIN ZOTERO_ITEM CSL_CITATION {"citationID":"6LZXRCWS","properties":{"formattedCitation":"(Cramer et al., 2016)","plainCitation":"(Cramer et al., 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schema":"https://github.com/citation-style-language/schema/raw/master/csl-citation.json"} </w:instrText>
      </w:r>
      <w:r w:rsidR="00D44C77">
        <w:fldChar w:fldCharType="separate"/>
      </w:r>
      <w:r w:rsidR="00D44C77">
        <w:rPr>
          <w:noProof/>
        </w:rPr>
        <w:t>(Cramer et al., 2016)</w:t>
      </w:r>
      <w:r w:rsidR="00D44C77">
        <w:fldChar w:fldCharType="end"/>
      </w:r>
      <w:r w:rsidR="00D44C77">
        <w:t xml:space="preserve">. </w:t>
      </w:r>
      <w:r w:rsidR="0006281D">
        <w:t>The unavoidable implication is that i</w:t>
      </w:r>
      <w:r w:rsidR="00007932">
        <w:t>f the IRAP literature employs a statistical method</w:t>
      </w:r>
      <w:r w:rsidR="0006281D">
        <w:t>,</w:t>
      </w:r>
      <w:r w:rsidR="00007932">
        <w:t xml:space="preserve"> which is known to have both inflated false positive rates under modal use and inflated false negative rates under low statistical power, then the published </w:t>
      </w:r>
      <w:r w:rsidR="0006281D">
        <w:t xml:space="preserve">IRAP </w:t>
      </w:r>
      <w:r w:rsidR="00007932">
        <w:t>literature will have inflated rates of false conclusions</w:t>
      </w:r>
      <w:r w:rsidR="000B6872">
        <w:t xml:space="preserve"> (i.e., low replicability). </w:t>
      </w:r>
      <w:r w:rsidR="00275724">
        <w:t>At minimum, t</w:t>
      </w:r>
      <w:r w:rsidR="004A7FF5">
        <w:t xml:space="preserve">here is no sound statistical basis by which the IRAP literature could be judged to be a priori immune from </w:t>
      </w:r>
      <w:r w:rsidR="00944BA1">
        <w:t xml:space="preserve">such </w:t>
      </w:r>
      <w:r w:rsidR="004A7FF5">
        <w:t xml:space="preserve">concerns. </w:t>
      </w:r>
      <w:r w:rsidR="00AB7512">
        <w:t>Rather, the replicability of conclusions in the published IRAP literature must be assesse</w:t>
      </w:r>
      <w:r w:rsidR="00624581">
        <w:t>d</w:t>
      </w:r>
      <w:r w:rsidR="00B47C39">
        <w:t xml:space="preserve"> empirically, via both direct replication studies and assessment of indicators of replicability, such as </w:t>
      </w:r>
      <w:r w:rsidR="00624581">
        <w:t xml:space="preserve">sample size and </w:t>
      </w:r>
      <w:r w:rsidR="00B47C39">
        <w:t xml:space="preserve">statistical </w:t>
      </w:r>
      <w:r w:rsidR="00624581">
        <w:t xml:space="preserve">power. </w:t>
      </w:r>
      <w:r w:rsidR="00AB7512">
        <w:t xml:space="preserve"> </w:t>
      </w:r>
    </w:p>
    <w:p w14:paraId="3B1C8E96" w14:textId="168D1874" w:rsidR="002A0BB0" w:rsidRDefault="004A7FF5" w:rsidP="004A7FF5">
      <w:r>
        <w:t>It is also worth noting that</w:t>
      </w:r>
      <w:r w:rsidR="00445588">
        <w:t xml:space="preserve">, given that it is the probability of detecting effects that exist, </w:t>
      </w:r>
      <w:r>
        <w:t xml:space="preserve">high statistical power is a desirable property regardless of whether a researcher is employing Null Hypothesis Significance Testing </w:t>
      </w:r>
      <w:r w:rsidR="00E21F9B">
        <w:t xml:space="preserve">in an inductive manner </w:t>
      </w:r>
      <w:r w:rsidR="00E21F9B">
        <w:fldChar w:fldCharType="begin"/>
      </w:r>
      <w:r w:rsidR="00E21F9B">
        <w:instrText xml:space="preserve"> ADDIN ZOTERO_ITEM CSL_CITATION {"citationID":"EMcXZ0iW","properties":{"formattedCitation":"(Lakens, 2021)","plainCitation":"(Lakens, 2021)","noteIndex":0},"citationItems":[{"id":15304,"uris":["http://zotero.org/users/1687755/items/D6RF3TLW"],"itemData":{"id":15304,"type":"article-journal","abstract":"Because of the strong overreliance on p values in the scientific literature, some researchers have argued that we need to move beyond p values and embrace practical alternatives. When proposing alternatives to p values statisticians often commit the \"statistician's fallacy,\" whereby they declare which statistic researchers really \"want to know.\" Instead of telling researchers what they want to know, statisticians should teach researchers which questions they can ask. In some situations, the answer to the question they are most interested in will be the p value. As long as null-hypothesis tests have been criticized, researchers have suggested including minimum-effect tests and equivalence tests in our statistical toolbox, and these tests have the potential to greatly improve the questions researchers ask. If anyone believes p values affect the quality of scientific research, preventing the misinterpretation of p values by developing better evidence-based education and user-centered statistical software should be a top priority. Polarized discussions about which statistic scientists should use has distracted us from examining more important questions, such as asking researchers what they want to know when they conduct scientific research. Before we can improve our statistical inferences, we need to improve our statistical questions.","container-title":"Perspectives on Psychological Science: A Journal of the Association for Psychological Science","DOI":"10.1177/1745691620958012","ISSN":"1745-6924","issue":"3","journalAbbreviation":"Perspect Psychol Sci","language":"eng","note":"PMID: 33560174\nPMCID: PMC8114329","page":"639-648","source":"PubMed","title":"The Practical Alternative to the p Value Is the Correctly Used p Value","volume":"16","author":[{"family":"Lakens","given":"Daniël"}],"issued":{"date-parts":[["2021",5]]}}}],"schema":"https://github.com/citation-style-language/schema/raw/master/csl-citation.json"} </w:instrText>
      </w:r>
      <w:r w:rsidR="00E21F9B">
        <w:fldChar w:fldCharType="separate"/>
      </w:r>
      <w:r w:rsidR="00E21F9B">
        <w:rPr>
          <w:noProof/>
        </w:rPr>
        <w:t>(Lakens, 2021)</w:t>
      </w:r>
      <w:r w:rsidR="00E21F9B">
        <w:fldChar w:fldCharType="end"/>
      </w:r>
      <w:r w:rsidR="00E21F9B">
        <w:t xml:space="preserve"> or </w:t>
      </w:r>
      <w:r>
        <w:t xml:space="preserve">in an </w:t>
      </w:r>
      <w:r>
        <w:lastRenderedPageBreak/>
        <w:t>inductive manner (e.g., to generate new hypotheses rather than test existing ones</w:t>
      </w:r>
      <w:r w:rsidR="00B06FF6">
        <w:t xml:space="preserve">). Some </w:t>
      </w:r>
      <w:r>
        <w:t>IRAP researchers have stated they do</w:t>
      </w:r>
      <w:r w:rsidR="00B06FF6">
        <w:t xml:space="preserve"> the latter</w:t>
      </w:r>
      <w:r w:rsidR="00BD2911">
        <w:t xml:space="preserve"> </w:t>
      </w:r>
      <w:r w:rsidR="00BD2911">
        <w:fldChar w:fldCharType="begin"/>
      </w:r>
      <w:r w:rsidR="005D0800">
        <w:instrText xml:space="preserve"> ADDIN ZOTERO_ITEM CSL_CITATION {"citationID":"2iNAxdt1","properties":{"formattedCitation":"(Kavanagh, Matthyssen, et al., 2019)","plainCitation":"(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APA PsycInfo","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schema":"https://github.com/citation-style-language/schema/raw/master/csl-citation.json"} </w:instrText>
      </w:r>
      <w:r w:rsidR="00BD2911">
        <w:fldChar w:fldCharType="separate"/>
      </w:r>
      <w:r w:rsidR="005D0800">
        <w:rPr>
          <w:noProof/>
        </w:rPr>
        <w:t>(Kavanagh, Matthyssen, et al., 2019)</w:t>
      </w:r>
      <w:r w:rsidR="00BD2911">
        <w:fldChar w:fldCharType="end"/>
      </w:r>
      <w:r w:rsidR="00B06FF6">
        <w:t xml:space="preserve">, although as an aside it should be recognized that this risks representing a form of Hypothesizing After Results Are Known </w:t>
      </w:r>
      <w:r w:rsidR="00B06FF6">
        <w:fldChar w:fldCharType="begin"/>
      </w:r>
      <w:r w:rsidR="00B06FF6">
        <w:instrText xml:space="preserve"> ADDIN ZOTERO_ITEM CSL_CITATION {"citationID":"hnt52iNC","properties":{"formattedCitation":"(HARKing: Kerr, 1998)","plainCitation":"(HARKing: Kerr, 1998)","noteIndex":0},"citationItems":[{"id":5536,"uris":["http://zotero.org/users/1687755/items/DP9D2IMK"],"itemData":{"id":5536,"type":"article-journal","abstract":"This article considers a practice in scientific communication termed HARKing (Hypothesizing After the Results are Known). HARKing is defined as presenting a post hoc hypothesis (i.e., one based on or informed by one's results) in one's research report as i 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 ' 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 An Official Journal of the Society for Personality and Social Psychology, Inc","DOI":"10.1207/s15327957pspr0203_4","ISSN":"1088-8683","issue":"3","journalAbbreviation":"Pers Soc Psychol Rev","language":"eng","note":"PMID: 15647155","page":"196-217","source":"PubMed","title":"HARKing: hypothesizing after the results are known","title-short":"HARKing","volume":"2","author":[{"family":"Kerr","given":"N. L."}],"issued":{"date-parts":[["1998"]]}},"label":"page","prefix":"HARKing: "}],"schema":"https://github.com/citation-style-language/schema/raw/master/csl-citation.json"} </w:instrText>
      </w:r>
      <w:r w:rsidR="00B06FF6">
        <w:fldChar w:fldCharType="separate"/>
      </w:r>
      <w:r w:rsidR="00B06FF6">
        <w:rPr>
          <w:noProof/>
        </w:rPr>
        <w:t>(HARKing: Kerr, 1998)</w:t>
      </w:r>
      <w:r w:rsidR="00B06FF6">
        <w:fldChar w:fldCharType="end"/>
      </w:r>
      <w:r w:rsidR="00481142">
        <w:t xml:space="preserve">, which lowers </w:t>
      </w:r>
      <w:r w:rsidR="00A57843">
        <w:t xml:space="preserve">the </w:t>
      </w:r>
      <w:r w:rsidR="00481142">
        <w:t xml:space="preserve">replicability </w:t>
      </w:r>
      <w:r w:rsidR="00A57843">
        <w:t xml:space="preserve">of findings </w:t>
      </w:r>
      <w:r w:rsidR="00481142">
        <w:fldChar w:fldCharType="begin"/>
      </w:r>
      <w:r w:rsidR="00481142">
        <w:instrText xml:space="preserve"> ADDIN ZOTERO_ITEM CSL_CITATION {"citationID":"nNZ2gP7v","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481142">
        <w:fldChar w:fldCharType="separate"/>
      </w:r>
      <w:r w:rsidR="00481142" w:rsidRPr="00481142">
        <w:rPr>
          <w:lang w:val="en-GB"/>
        </w:rPr>
        <w:t>(Munafò et al., 2017)</w:t>
      </w:r>
      <w:r w:rsidR="00481142">
        <w:fldChar w:fldCharType="end"/>
      </w:r>
      <w:r>
        <w:t xml:space="preserve">. </w:t>
      </w:r>
      <w:r w:rsidR="00E36493">
        <w:t xml:space="preserve">Regardless of a researchers’ self-identified approach as deductive versus inductive, it should be recognized that </w:t>
      </w:r>
      <w:r w:rsidR="004D5CC4">
        <w:t xml:space="preserve">a </w:t>
      </w:r>
      <w:r w:rsidR="00E36493">
        <w:t>smaller number of high</w:t>
      </w:r>
      <w:r w:rsidR="004D5CC4">
        <w:t>-</w:t>
      </w:r>
      <w:r w:rsidR="00E36493">
        <w:t xml:space="preserve">powered studies </w:t>
      </w:r>
      <w:r w:rsidR="004D5CC4">
        <w:t xml:space="preserve">generally </w:t>
      </w:r>
      <w:r w:rsidR="00E36493">
        <w:t>generates a larger number of true conclusions than a larger number of low</w:t>
      </w:r>
      <w:r w:rsidR="004D5CC4">
        <w:t>-</w:t>
      </w:r>
      <w:r w:rsidR="00E36493">
        <w:t xml:space="preserve">powered studies </w:t>
      </w:r>
      <w:r w:rsidR="00E36493">
        <w:fldChar w:fldCharType="begin"/>
      </w:r>
      <w:r w:rsidR="00E36493">
        <w:instrText xml:space="preserve"> ADDIN ZOTERO_ITEM CSL_CITATION {"citationID":"uKEi81AR","properties":{"formattedCitation":"(LeBel et al., 2017)","plainCitation":"(LeBel et al., 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schema":"https://github.com/citation-style-language/schema/raw/master/csl-citation.json"} </w:instrText>
      </w:r>
      <w:r w:rsidR="00E36493">
        <w:fldChar w:fldCharType="separate"/>
      </w:r>
      <w:r w:rsidR="00E36493">
        <w:rPr>
          <w:noProof/>
        </w:rPr>
        <w:t>(LeBel et al., 2017)</w:t>
      </w:r>
      <w:r w:rsidR="00E36493">
        <w:fldChar w:fldCharType="end"/>
      </w:r>
      <w:r w:rsidR="00E36493">
        <w:t>.</w:t>
      </w:r>
    </w:p>
    <w:p w14:paraId="42AF0805" w14:textId="50D02143" w:rsidR="00B81A55" w:rsidRDefault="00B47C39" w:rsidP="00C3005A">
      <w:r>
        <w:t>The current study therefore represents a first effort toward quantifying two related indicators of replicability in the IRAP literature</w:t>
      </w:r>
      <w:r w:rsidR="00F53F17">
        <w:t xml:space="preserve">. </w:t>
      </w:r>
      <w:r w:rsidR="004A7FF5">
        <w:t xml:space="preserve">I performed a systematic review of published research using the IRAP and </w:t>
      </w:r>
      <w:r w:rsidR="00E63E9B">
        <w:t xml:space="preserve">then </w:t>
      </w:r>
      <w:r w:rsidR="004A7FF5">
        <w:t xml:space="preserve">applied Fraley et al.’s </w:t>
      </w:r>
      <w:r w:rsidR="004607F2">
        <w:fldChar w:fldCharType="begin"/>
      </w:r>
      <w:r w:rsidR="004607F2">
        <w:instrText xml:space="preserve"> ADDIN ZOTERO_ITEM CSL_CITATION {"citationID":"mj8k9kt7","properties":{"formattedCitation":"(2022; see also Fraley &amp; Vazire, 2014)","plainCitation":"(2022; see also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label":"page","prefix":"see also "}],"schema":"https://github.com/citation-style-language/schema/raw/master/csl-citation.json"} </w:instrText>
      </w:r>
      <w:r w:rsidR="004607F2">
        <w:fldChar w:fldCharType="separate"/>
      </w:r>
      <w:r w:rsidR="004607F2">
        <w:rPr>
          <w:noProof/>
        </w:rPr>
        <w:t>(2022; see also Fraley &amp; Vazire, 2014)</w:t>
      </w:r>
      <w:r w:rsidR="004607F2">
        <w:fldChar w:fldCharType="end"/>
      </w:r>
      <w:r w:rsidR="004A7FF5">
        <w:t xml:space="preserve"> approach to estimating median sample size over time </w:t>
      </w:r>
      <w:r w:rsidR="00E07D8E">
        <w:t xml:space="preserve">and the implied statistical power </w:t>
      </w:r>
      <w:r w:rsidR="00E46450">
        <w:t xml:space="preserve">in </w:t>
      </w:r>
      <w:r w:rsidR="00E07D8E">
        <w:t>this literature</w:t>
      </w:r>
      <w:r w:rsidR="004A7FF5">
        <w:t xml:space="preserve">. </w:t>
      </w:r>
      <w:r w:rsidR="004607F2">
        <w:t xml:space="preserve">As noted in those publications, median sample sizes are more appropriate than other metrics of central tendency (e.g., the mean) due to the strong skew in sample sizes. </w:t>
      </w:r>
      <w:r w:rsidR="00462A75">
        <w:t>The median is also highly interpretable as it tells you that half of studies had larger sample sizes than this value and half of studies had smaller sample sizes than this.</w:t>
      </w:r>
    </w:p>
    <w:p w14:paraId="25265654" w14:textId="7D272F72" w:rsidR="00760708" w:rsidRDefault="00B81A55" w:rsidP="00A757CF">
      <w:r>
        <w:t xml:space="preserve">Sample sizes in the IRAP literature were then contrasted with sample sizes employed </w:t>
      </w:r>
      <w:r w:rsidR="00FC536E">
        <w:t>elsewhere</w:t>
      </w:r>
      <w:r>
        <w:t xml:space="preserve">. </w:t>
      </w:r>
      <w:r w:rsidR="00FC536E">
        <w:t>Notionally, a</w:t>
      </w:r>
      <w:r>
        <w:t xml:space="preserve"> comparison with closely related literatures might seem appropriate, </w:t>
      </w:r>
      <w:r w:rsidR="00FC536E">
        <w:t>such as</w:t>
      </w:r>
      <w:r>
        <w:t xml:space="preserve"> studies </w:t>
      </w:r>
      <w:r w:rsidR="00BC439D">
        <w:t xml:space="preserve">employing </w:t>
      </w:r>
      <w:r>
        <w:t>other implicit measures</w:t>
      </w:r>
      <w:r w:rsidR="00BC439D">
        <w:t xml:space="preserve"> such as the Implicit Association Test </w:t>
      </w:r>
      <w:r w:rsidR="00BC439D">
        <w:fldChar w:fldCharType="begin"/>
      </w:r>
      <w:r w:rsidR="00BC439D">
        <w:instrText xml:space="preserve"> ADDIN ZOTERO_ITEM CSL_CITATION {"citationID":"e7oNsiMT","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BC439D">
        <w:fldChar w:fldCharType="separate"/>
      </w:r>
      <w:r w:rsidR="00BC439D">
        <w:rPr>
          <w:noProof/>
        </w:rPr>
        <w:t>(Greenwald et al., 1998)</w:t>
      </w:r>
      <w:r w:rsidR="00BC439D">
        <w:fldChar w:fldCharType="end"/>
      </w:r>
      <w:r w:rsidR="00BC439D">
        <w:t xml:space="preserve">, Affect Misattribution Procedure </w:t>
      </w:r>
      <w:r w:rsidR="00BC439D">
        <w:fldChar w:fldCharType="begin"/>
      </w:r>
      <w:r w:rsidR="00BC439D">
        <w:instrText xml:space="preserve"> ADDIN ZOTERO_ITEM CSL_CITATION {"citationID":"aE2TszPM","properties":{"formattedCitation":"(Payne et al., 2005)","plainCitation":"(Payne et al., 2005)","noteIndex":0},"citationItems":[{"id":1398,"uris":["http://zotero.org/users/1687755/items/2CHENTMF"],"itemData":{"id":1398,"type":"article-journal","abstract":"Misattributions people make about their own affective reactions can be used to measure attitudes implicitly. Combining the logic of projective tests with advances in priming research, the affect misattribution procedure (AMP) was sensitive to normatively favorable and unfavorable evaluations (Experiments 1-4), and the misattribution effect was strong at both fast and slow presentation rates (Experiments 3 and 4). Providing further evidence of validity, the AMP was strongly related to individual differences in self-reported political attitudes and voting intentions (Experiment 5). In the socially sensitive domain of racial attitudes, the AMP showed in-group bias for Black and White participants. AMP performance correlated with explicit racial attitudes, a relationship that was moderated by motivations to control prejudice (Experiment 6). Across studies, the task was unaffected by direct warnings to avoid bias. Advantages of the AMP include large effect sizes, high reliability, ease of use, and resistance to correction attempts.","container-title":"Journal of Personality and Social Psychology","DOI":"10.1037/0022-3514.89.3.277","ISSN":"1939-1315(Electronic);0022-3514(Print)","issue":"3","license":"(c) 2012 APA, all rights reserved","page":"277-293","source":"APA PsycNET","title":"An inkblot for attitudes: Affect misattribution as implicit measurement","title-short":"An inkblot for attitudes","volume":"89","author":[{"family":"Payne","given":"Keith"},{"family":"Cheng","given":"Clara Michelle"},{"family":"Govorun","given":"Olesya"},{"family":"Stewart","given":"Brandon D."}],"issued":{"date-parts":[["2005"]]}}}],"schema":"https://github.com/citation-style-language/schema/raw/master/csl-citation.json"} </w:instrText>
      </w:r>
      <w:r w:rsidR="00BC439D">
        <w:fldChar w:fldCharType="separate"/>
      </w:r>
      <w:r w:rsidR="00BC439D">
        <w:rPr>
          <w:noProof/>
        </w:rPr>
        <w:t>(Payne et al., 2005)</w:t>
      </w:r>
      <w:r w:rsidR="00BC439D">
        <w:fldChar w:fldCharType="end"/>
      </w:r>
      <w:r w:rsidR="00BC439D">
        <w:t xml:space="preserve">, or Evaluative Priming Task </w:t>
      </w:r>
      <w:r w:rsidR="00BC439D">
        <w:fldChar w:fldCharType="begin"/>
      </w:r>
      <w:r w:rsidR="00BC439D">
        <w:instrText xml:space="preserve"> ADDIN ZOTERO_ITEM CSL_CITATION {"citationID":"sBigSf8q","properties":{"formattedCitation":"(Fazio et al., 1995)","plainCitation":"(Fazio et al., 1995)","noteIndex":0},"citationItems":[{"id":15405,"uris":["http://zotero.org/users/1687755/items/DFBA4L3Z"],"itemData":{"id":15405,"type":"article-journal","abstract":"The research examines an unobtrusive measure of racial attitudes based on the evaluations that are automatically activated from memory on the presentation of Black versus White faces. Study 1, which concerned the technique's validity, obtained different attitude estimates for Black and White participants and also revealed that the variability among White participants was predictive of other race-related judgments and behavior. Study 2 concerned the lack of correspondence between the unobtrusive estimates and Modern Racism Scale (MRS) scores. The reactivity of the MRS was demonstrated in Study 3. Study 4 observed an interaction between the unobtrusive estimates and an individual difference in motivation to control prejudiced reactions when predicting MRS scores. The theoretical implications of the findings for consideration of automatic and controlled components of racial prejudice are discussed, as is the status of the MRS. (PsycInfo Database Record (c) 2020 APA, all rights reserved)","container-title":"Journal of Personality and Social Psychology","DOI":"10.1037/0022-3514.69.6.1013","ISSN":"1939-1315","note":"publisher-place: US\npublisher: American Psychological Association","page":"1013-1027","source":"APA PsycNet","title":"Variability in automatic activation as an unobtrusive measure of racial attitudes: A bona fide pipeline?","title-short":"Variability in automatic activation as an unobtrusive measure of racial attitudes","volume":"69","author":[{"family":"Fazio","given":"Russell H."},{"family":"Jackson","given":"Joni R."},{"family":"Dunton","given":"Bridget C."},{"family":"Williams","given":"Carol J."}],"issued":{"date-parts":[["1995"]]}}}],"schema":"https://github.com/citation-style-language/schema/raw/master/csl-citation.json"} </w:instrText>
      </w:r>
      <w:r w:rsidR="00BC439D">
        <w:fldChar w:fldCharType="separate"/>
      </w:r>
      <w:r w:rsidR="00BC439D">
        <w:rPr>
          <w:noProof/>
        </w:rPr>
        <w:t>(Fazio et al., 1995)</w:t>
      </w:r>
      <w:r w:rsidR="00BC439D">
        <w:fldChar w:fldCharType="end"/>
      </w:r>
      <w:r>
        <w:t>. However, this comparison is quite extreme: thanks in part to the popularity of the Project Implicit website (</w:t>
      </w:r>
      <w:hyperlink r:id="rId11" w:history="1">
        <w:r>
          <w:rPr>
            <w:rStyle w:val="Hyperlink"/>
          </w:rPr>
          <w:t>implicit.harvard.edu</w:t>
        </w:r>
      </w:hyperlink>
      <w:r>
        <w:t>),</w:t>
      </w:r>
      <w:r w:rsidRPr="00F111E6">
        <w:t xml:space="preserve"> </w:t>
      </w:r>
      <w:r>
        <w:t xml:space="preserve">studies employing other implicit measures such as often contain thousands of participants </w:t>
      </w:r>
      <w:r>
        <w:fldChar w:fldCharType="begin"/>
      </w:r>
      <w:r>
        <w:instrText xml:space="preserve"> ADDIN ZOTERO_ITEM CSL_CITATION {"citationID":"YGnYCwRB","properties":{"formattedCitation":"(e.g., Hughes et al., 2022)","plainCitation":"(e.g., Hughes et al., 2022)","noteIndex":0},"citationItems":[{"id":13851,"uris":["http://zotero.org/users/1687755/items/266MAEYL"],"itemData":{"id":13851,"type":"article-journal","abstract":"The Affect Misattribution Procedure (AMP) is used in many areas of psychological science based on the assumption that it not only taps into attitudes and biases but does so without a person’s awareness. Across eight preregistered studies (N = 1603) plus meta-analyses, we reexamined the ‘implicitness’ of AMP effects, and in particular, the idea that people are unaware of the prime’s influence on their evaluations. Results indicated that AMP effects and their predictive validity are primarily moderated by a subset of influence-aware trials (within individuals), and high rates of influence awareness (between individuals). Interestingly, an individual’s influence-awareness rate on one AMP predicted how they performed on an earlier AMP, even when the two assessed different attitude domains. Taken together, our results suggest that AMP effects are not implicit in the way that has been claimed, a finding that has implications for the procedure, past findings, and theory. All materials and data are available at osf.io/gv7cm","container-title":"Behavior Research Methods","DOI":"10.3758/s13428-022-01879-4","ISSN":"1554-3528","journalAbbreviation":"Behav Res","language":"en","source":"Springer Link","title":"Effects on the Affect Misattribution Procedure are strongly moderated by influence awareness","URL":"https://doi.org/10.3758/s13428-022-01879-4","author":[{"family":"Hughes","given":"Sean"},{"family":"Cummins","given":"Jamie"},{"family":"Hussey","given":"Ian"}],"accessed":{"date-parts":[["2022",7,28]]},"issued":{"date-parts":[["2022",6,10]]}},"label":"page","prefix":"e.g., "}],"schema":"https://github.com/citation-style-language/schema/raw/master/csl-citation.json"} </w:instrText>
      </w:r>
      <w:r>
        <w:fldChar w:fldCharType="separate"/>
      </w:r>
      <w:r>
        <w:rPr>
          <w:noProof/>
        </w:rPr>
        <w:t>(e.g., Hughes et al., 2022)</w:t>
      </w:r>
      <w:r>
        <w:fldChar w:fldCharType="end"/>
      </w:r>
      <w:r>
        <w:t xml:space="preserve">, frequently contain tens of thousands </w:t>
      </w:r>
      <w:r>
        <w:fldChar w:fldCharType="begin"/>
      </w:r>
      <w:r>
        <w:instrText xml:space="preserve"> ADDIN ZOTERO_ITEM CSL_CITATION {"citationID":"2qXqw3he","properties":{"formattedCitation":"(Bar-Anan &amp; Nosek, 2014; Nosek et al., 2007)","plainCitation":"(Bar-Anan &amp; Nosek, 2014; Nosek et al., 2007)","noteIndex":0},"citationItems":[{"id":14112,"uris":["http://zotero.org/users/1687755/items/HTW8HYZX"],"itemData":{"id":14112,"type":"article-journal","container-title":"Behavior Research Methods","DOI":"10.3758/s13428-013-0410-6","ISSN":"1554-3528","issue":"3","journalAbbreviation":"Behav Res","language":"en","page":"668-688","source":"DOI.org (Crossref)","title":"A comparative investigation of seven indirect attitude measures","volume":"46","author":[{"family":"Bar-Anan","given":"Yoav"},{"family":"Nosek","given":"Brian A."}],"issued":{"date-parts":[["2014",9]]}}},{"id":536,"uris":["http://zotero.org/users/1687755/items/HJJHQWCT"],"itemData":{"id":536,"type":"chapter","container-title":"Automatic processes in social thinking and behavior","event-place":"New York, NY","page":"265–292","publisher":"Psychology Press","publisher-place":"New York, NY","source":"Google Scholar","title":"The Implicit Association Test at age 7: A methodological and conceptual review","title-short":"The Implicit Association Test at age 7","author":[{"family":"Nosek","given":"Brian A."},{"family":"Greenwald","given":"Anthony G."},{"family":"Banaji","given":"Mahzarin R."}],"editor":[{"family":"Bargh","given":"JA."}],"issued":{"date-parts":[["2007"]]}}}],"schema":"https://github.com/citation-style-language/schema/raw/master/csl-citation.json"} </w:instrText>
      </w:r>
      <w:r>
        <w:fldChar w:fldCharType="separate"/>
      </w:r>
      <w:r>
        <w:rPr>
          <w:noProof/>
        </w:rPr>
        <w:t>(Bar-Anan &amp; Nosek, 2014; Nosek et al., 2007)</w:t>
      </w:r>
      <w:r>
        <w:fldChar w:fldCharType="end"/>
      </w:r>
      <w:r>
        <w:t xml:space="preserve">, sometimes contain hundreds of thousands </w:t>
      </w:r>
      <w:r>
        <w:fldChar w:fldCharType="begin"/>
      </w:r>
      <w:r>
        <w:instrText xml:space="preserve"> ADDIN ZOTERO_ITEM CSL_CITATION {"citationID":"uJePLLek","properties":{"formattedCitation":"(Hussey et al., 2019)","plainCitation":"(Hussey et al., 2019)","noteIndex":0},"citationItems":[{"id":14063,"uris":["http://zotero.org/users/1687755/items/H98U9SZN"],"itemData":{"id":14063,"type":"article-journal","abstract":"A large dataset for investigating relations among implicit and explicit attitudes and identities, motivations, beliefs, knowledge, and popular individual difference measures. Shiny app using a 15% data subset available here: https://mmmdata.shinyapps.io/AIIDexplorer/. \n    Hosted on the Open Science Framework","DOI":"10.17605/OSF.IO/PCJWF","language":"en","note":"publisher: OSF","source":"osf.io","title":"The Attitudes, Identities, and Individual Differences (AIID) Study and Dataset","URL":"https://osf.io/pcjwf/","author":[{"family":"Hussey","given":"Ian"},{"family":"Hughes","given":"Sean"},{"family":"Lai","given":"Calvin K."},{"family":"Ebersole","given":"Charles R."},{"family":"Axt","given":"Jordan"},{"family":"Nosek","given":"Brian A."}],"accessed":{"date-parts":[["2022",8,15]]},"issued":{"date-parts":[["2019"]]}}}],"schema":"https://github.com/citation-style-language/schema/raw/master/csl-citation.json"} </w:instrText>
      </w:r>
      <w:r>
        <w:fldChar w:fldCharType="separate"/>
      </w:r>
      <w:r>
        <w:rPr>
          <w:noProof/>
        </w:rPr>
        <w:t>(Hussey et al., 2019)</w:t>
      </w:r>
      <w:r>
        <w:fldChar w:fldCharType="end"/>
      </w:r>
      <w:r>
        <w:t xml:space="preserve">, and occasionally even millions </w:t>
      </w:r>
      <w:r>
        <w:fldChar w:fldCharType="begin"/>
      </w:r>
      <w:r>
        <w:instrText xml:space="preserve"> ADDIN ZOTERO_ITEM CSL_CITATION {"citationID":"20yblIh9","properties":{"formattedCitation":"(Xu et al., 2014)","plainCitation":"(Xu et al., 2014)","noteIndex":0},"citationItems":[{"id":4303,"uris":["http://zotero.org/users/1687755/items/RQDCMQBH"],"itemData":{"id":4303,"type":"article-journal","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container-title":"Journal of Open Psychology Data","DOI":"10.5334/jopd.ac","ISSN":"2050-9863","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source":"openpsychologydata.metajnl.com","title":"Psychology data from the Race Implicit Association Test on the Project Implicit Demo website","URL":"http://openpsychologydata.metajnl.com/articles/10.5334/jopd.ac/","volume":"2","author":[{"family":"Xu","given":"Frank Kaiyuan"},{"family":"Nosek","given":"Brian A."},{"family":"Greenwald","given":"Anthony G."}],"accessed":{"date-parts":[["2016",11,21]]},"issued":{"date-parts":[["2014",3,18]]}}}],"schema":"https://github.com/citation-style-language/schema/raw/master/csl-citation.json"} </w:instrText>
      </w:r>
      <w:r>
        <w:fldChar w:fldCharType="separate"/>
      </w:r>
      <w:r>
        <w:rPr>
          <w:noProof/>
        </w:rPr>
        <w:t>(Xu et al., 2014)</w:t>
      </w:r>
      <w:r>
        <w:fldChar w:fldCharType="end"/>
      </w:r>
      <w:r>
        <w:t xml:space="preserve">. Of course, the sample sizes employed in the field of implicit social cognition are </w:t>
      </w:r>
      <w:r w:rsidR="00520FDD">
        <w:t xml:space="preserve">apparently </w:t>
      </w:r>
      <w:r>
        <w:t xml:space="preserve">large not only in comparison to the IRAP but also in comparison to other areas of Social and Personality psychology. As such, it is perhaps more informative to compare sample sizes in the IRAP literature with a more diverse sample as reference, such as the Social and Personality psychology literature as a whole. I therefore made use of </w:t>
      </w:r>
      <w:r w:rsidR="009637F1">
        <w:t xml:space="preserve">the </w:t>
      </w:r>
      <w:r w:rsidR="00B4070D">
        <w:t xml:space="preserve">openly available </w:t>
      </w:r>
      <w:r w:rsidR="009637F1">
        <w:t xml:space="preserve">dataset created </w:t>
      </w:r>
      <w:r w:rsidR="00B4070D">
        <w:t xml:space="preserve">by </w:t>
      </w:r>
      <w:r w:rsidR="009637F1">
        <w:t>Fraley et al. (2022)</w:t>
      </w:r>
      <w:r w:rsidR="00B4070D">
        <w:t xml:space="preserve">, which covers the Social and Personality psychology literature. </w:t>
      </w:r>
    </w:p>
    <w:p w14:paraId="5BC26C1B" w14:textId="6825DBFA" w:rsidR="00C07BDB" w:rsidRDefault="00C07BDB" w:rsidP="00C07BDB">
      <w:pPr>
        <w:pStyle w:val="Heading1"/>
      </w:pPr>
      <w:r>
        <w:t>Method</w:t>
      </w:r>
    </w:p>
    <w:p w14:paraId="2895144A" w14:textId="6E05A495" w:rsidR="004A079A" w:rsidRDefault="004A079A" w:rsidP="004A079A">
      <w:r>
        <w:t xml:space="preserve">Data was obtained from two separate sources. </w:t>
      </w:r>
      <w:r w:rsidR="00B52AA3">
        <w:t>Research designs and s</w:t>
      </w:r>
      <w:r>
        <w:t xml:space="preserve">ample sizes </w:t>
      </w:r>
      <w:r w:rsidR="00B52AA3">
        <w:t xml:space="preserve">within the </w:t>
      </w:r>
      <w:r>
        <w:t xml:space="preserve">published IRAP literature </w:t>
      </w:r>
      <w:r w:rsidR="00B52AA3">
        <w:t xml:space="preserve">were </w:t>
      </w:r>
      <w:r>
        <w:t xml:space="preserve">obtained via a systematic review. </w:t>
      </w:r>
      <w:r w:rsidR="00B52AA3">
        <w:t xml:space="preserve">In order to provide a comparison for this literature, existing data on the research designs and sample sizes </w:t>
      </w:r>
      <w:r w:rsidR="00B2133D">
        <w:t xml:space="preserve">reported in articles published in nine </w:t>
      </w:r>
      <w:r w:rsidR="00B52AA3">
        <w:t>Social</w:t>
      </w:r>
      <w:r w:rsidR="006653FF">
        <w:t xml:space="preserve"> and Personality </w:t>
      </w:r>
      <w:r w:rsidR="00B52AA3">
        <w:t xml:space="preserve">Psychology journals was taken from a recent openly-available dataset </w:t>
      </w:r>
      <w:r w:rsidR="00B52AA3">
        <w:fldChar w:fldCharType="begin"/>
      </w:r>
      <w:r w:rsidR="00B52AA3">
        <w:instrText xml:space="preserve"> ADDIN ZOTERO_ITEM CSL_CITATION {"citationID":"QneJLi1v","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B52AA3">
        <w:fldChar w:fldCharType="separate"/>
      </w:r>
      <w:r w:rsidR="00B52AA3">
        <w:rPr>
          <w:noProof/>
        </w:rPr>
        <w:t>(Fraley et al., 2022)</w:t>
      </w:r>
      <w:r w:rsidR="00B52AA3">
        <w:fldChar w:fldCharType="end"/>
      </w:r>
      <w:r w:rsidR="00B52AA3">
        <w:t>.</w:t>
      </w:r>
      <w:r w:rsidR="006E064B">
        <w:t xml:space="preserve"> </w:t>
      </w:r>
      <w:r w:rsidR="00CE7B03">
        <w:t xml:space="preserve">The data extraction method </w:t>
      </w:r>
      <w:r w:rsidR="007C3363">
        <w:t xml:space="preserve">for the </w:t>
      </w:r>
      <w:r w:rsidR="00CE7B03">
        <w:t xml:space="preserve">IRAP literature </w:t>
      </w:r>
      <w:r w:rsidR="00AA7295">
        <w:t>based</w:t>
      </w:r>
      <w:r w:rsidR="00CE7B03">
        <w:t xml:space="preserve"> on the example provided by Fraley et al. </w:t>
      </w:r>
      <w:r w:rsidR="00CE7B03">
        <w:fldChar w:fldCharType="begin"/>
      </w:r>
      <w:r w:rsidR="00CE7B03">
        <w:instrText xml:space="preserve"> ADDIN ZOTERO_ITEM CSL_CITATION {"citationID":"pbvJsiW4","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rsidR="00CE7B03">
        <w:fldChar w:fldCharType="separate"/>
      </w:r>
      <w:r w:rsidR="00CE7B03">
        <w:rPr>
          <w:noProof/>
        </w:rPr>
        <w:t>(2022)</w:t>
      </w:r>
      <w:r w:rsidR="00CE7B03">
        <w:fldChar w:fldCharType="end"/>
      </w:r>
      <w:r w:rsidR="00AA7295">
        <w:t>.</w:t>
      </w:r>
    </w:p>
    <w:p w14:paraId="69AD7611" w14:textId="71A46B20" w:rsidR="00686493" w:rsidRDefault="00CB4844" w:rsidP="00C07BDB">
      <w:pPr>
        <w:pStyle w:val="Heading2"/>
      </w:pPr>
      <w:r>
        <w:t>Systematic review</w:t>
      </w:r>
      <w:r w:rsidR="003A49F2">
        <w:t xml:space="preserve"> of </w:t>
      </w:r>
      <w:r w:rsidR="009714F8">
        <w:t xml:space="preserve">research designs in the </w:t>
      </w:r>
      <w:r w:rsidR="003A49F2">
        <w:t>IRAP research</w:t>
      </w:r>
      <w:r w:rsidR="009714F8">
        <w:t xml:space="preserve"> (2006-2022)</w:t>
      </w:r>
    </w:p>
    <w:p w14:paraId="09BD9174" w14:textId="03BB556F" w:rsidR="00BB7173" w:rsidRPr="006D1FC3" w:rsidRDefault="00BB7173" w:rsidP="006D1FC3">
      <w:pPr>
        <w:rPr>
          <w:lang w:val="en-GB"/>
        </w:rPr>
      </w:pPr>
      <w:r>
        <w:rPr>
          <w:lang w:val="en-GB"/>
        </w:rPr>
        <w:t xml:space="preserve">Results from both searches were integrated. Results of each stage of this review are computationally reproducible: </w:t>
      </w:r>
      <w:proofErr w:type="spellStart"/>
      <w:r>
        <w:rPr>
          <w:lang w:val="en-GB"/>
        </w:rPr>
        <w:t>bibtex</w:t>
      </w:r>
      <w:proofErr w:type="spellEnd"/>
      <w:r>
        <w:rPr>
          <w:lang w:val="en-GB"/>
        </w:rPr>
        <w:t xml:space="preserve"> files for all articles at each stage of the search and exclusion process are available in the supplementary materials</w:t>
      </w:r>
      <w:r w:rsidR="006D1FC3">
        <w:rPr>
          <w:lang w:val="en-GB"/>
        </w:rPr>
        <w:t xml:space="preserve"> </w:t>
      </w:r>
      <w:r>
        <w:t>(</w:t>
      </w:r>
      <w:hyperlink r:id="rId12" w:history="1">
        <w:r>
          <w:rPr>
            <w:rStyle w:val="Hyperlink"/>
          </w:rPr>
          <w:t>osf.io/</w:t>
        </w:r>
        <w:proofErr w:type="spellStart"/>
        <w:r>
          <w:rPr>
            <w:rStyle w:val="Hyperlink"/>
          </w:rPr>
          <w:t>vpwuy</w:t>
        </w:r>
        <w:proofErr w:type="spellEnd"/>
      </w:hyperlink>
      <w:r>
        <w:t xml:space="preserve">) and can be updated by others or used for other evidence synthesis or meta-science purposes. </w:t>
      </w:r>
    </w:p>
    <w:p w14:paraId="574F8B60" w14:textId="63541A61" w:rsidR="00112EEC" w:rsidRDefault="006816BE" w:rsidP="008A0BA0">
      <w:pPr>
        <w:rPr>
          <w:lang w:val="en-GB"/>
        </w:rPr>
      </w:pPr>
      <w:r>
        <w:t xml:space="preserve">Both the </w:t>
      </w:r>
      <w:r w:rsidRPr="00FE55A5">
        <w:t xml:space="preserve">Web of Science </w:t>
      </w:r>
      <w:r>
        <w:t>and</w:t>
      </w:r>
      <w:r w:rsidRPr="00FE55A5">
        <w:t xml:space="preserve"> </w:t>
      </w:r>
      <w:proofErr w:type="spellStart"/>
      <w:r w:rsidRPr="00FE55A5">
        <w:t>psycINFO</w:t>
      </w:r>
      <w:proofErr w:type="spellEnd"/>
      <w:r w:rsidRPr="00FE55A5">
        <w:t xml:space="preserve"> databases</w:t>
      </w:r>
      <w:r>
        <w:t xml:space="preserve"> were searched.</w:t>
      </w:r>
      <w:r w:rsidRPr="00FE55A5">
        <w:t xml:space="preserve"> </w:t>
      </w:r>
      <w:r>
        <w:rPr>
          <w:lang w:val="en-GB"/>
        </w:rPr>
        <w:t xml:space="preserve">Boolean search terms for the </w:t>
      </w:r>
      <w:r w:rsidRPr="00FE55A5">
        <w:t>Web of Science</w:t>
      </w:r>
      <w:r>
        <w:t xml:space="preserve"> database were</w:t>
      </w:r>
      <w:r>
        <w:rPr>
          <w:lang w:val="en-GB"/>
        </w:rPr>
        <w:t xml:space="preserve"> “</w:t>
      </w:r>
      <w:r w:rsidRPr="000F33AF">
        <w:rPr>
          <w:lang w:val="en-GB"/>
        </w:rPr>
        <w:t>implicit relational assessment procedure</w:t>
      </w:r>
      <w:r>
        <w:rPr>
          <w:lang w:val="en-GB"/>
        </w:rPr>
        <w:t>”</w:t>
      </w:r>
      <w:r w:rsidRPr="000F33AF">
        <w:rPr>
          <w:lang w:val="en-GB"/>
        </w:rPr>
        <w:t xml:space="preserve"> OR </w:t>
      </w:r>
      <w:r>
        <w:rPr>
          <w:lang w:val="en-GB"/>
        </w:rPr>
        <w:t>“</w:t>
      </w:r>
      <w:r w:rsidRPr="000F33AF">
        <w:rPr>
          <w:lang w:val="en-GB"/>
        </w:rPr>
        <w:t>IRAP</w:t>
      </w:r>
      <w:r>
        <w:rPr>
          <w:lang w:val="en-GB"/>
        </w:rPr>
        <w:t xml:space="preserve">” in the title, abstract, or keywords. </w:t>
      </w:r>
      <w:r w:rsidR="006E4762">
        <w:t xml:space="preserve">Search </w:t>
      </w:r>
      <w:r w:rsidR="00112EEC">
        <w:t>constraints</w:t>
      </w:r>
      <w:r w:rsidR="006E4762">
        <w:t xml:space="preserve"> were publication date between </w:t>
      </w:r>
      <w:r w:rsidR="006B4E43" w:rsidRPr="00FE55A5">
        <w:t>2006</w:t>
      </w:r>
      <w:r w:rsidR="006E4762">
        <w:t xml:space="preserve"> and</w:t>
      </w:r>
      <w:r w:rsidR="006B4E43" w:rsidRPr="00FE55A5">
        <w:t xml:space="preserve"> 2022, </w:t>
      </w:r>
      <w:r w:rsidR="00112EEC">
        <w:t xml:space="preserve">limited to publications </w:t>
      </w:r>
      <w:r w:rsidR="006B4E43" w:rsidRPr="00FE55A5">
        <w:t>in English</w:t>
      </w:r>
      <w:r w:rsidR="006E4762">
        <w:t xml:space="preserve">. The search was run on </w:t>
      </w:r>
      <w:r>
        <w:rPr>
          <w:lang w:val="en-GB"/>
        </w:rPr>
        <w:t>23 December 2018</w:t>
      </w:r>
      <w:r w:rsidR="006E4762">
        <w:rPr>
          <w:lang w:val="en-GB"/>
        </w:rPr>
        <w:t>.</w:t>
      </w:r>
      <w:r>
        <w:rPr>
          <w:lang w:val="en-GB"/>
        </w:rPr>
        <w:t xml:space="preserve"> The systematic review was updated with a second search run on </w:t>
      </w:r>
      <w:r w:rsidRPr="00600D42">
        <w:rPr>
          <w:lang w:val="en-GB"/>
        </w:rPr>
        <w:t>11 September 2022</w:t>
      </w:r>
      <w:r>
        <w:rPr>
          <w:lang w:val="en-GB"/>
        </w:rPr>
        <w:t xml:space="preserve">. </w:t>
      </w:r>
    </w:p>
    <w:p w14:paraId="42E7F667" w14:textId="57E4AE26" w:rsidR="00A757CF" w:rsidRDefault="00A757CF" w:rsidP="00A757CF">
      <w:pPr>
        <w:ind w:firstLine="0"/>
        <w:rPr>
          <w:lang w:val="en-GB"/>
        </w:rPr>
      </w:pPr>
    </w:p>
    <w:p w14:paraId="5D63A7A2" w14:textId="03A8B5FB" w:rsidR="00A757CF" w:rsidRDefault="00A757CF" w:rsidP="00A757CF">
      <w:pPr>
        <w:spacing w:line="360" w:lineRule="auto"/>
        <w:ind w:firstLine="0"/>
      </w:pPr>
      <w:r w:rsidRPr="001F1627">
        <w:rPr>
          <w:b/>
          <w:bCs/>
        </w:rPr>
        <w:t>Figure 1.</w:t>
      </w:r>
      <w:r>
        <w:t xml:space="preserve"> PRISMA flow chart for systematic review</w:t>
      </w:r>
    </w:p>
    <w:p w14:paraId="7A5A09B7" w14:textId="77777777" w:rsidR="00EA3C9B" w:rsidRDefault="00EA3C9B" w:rsidP="00A757CF">
      <w:pPr>
        <w:spacing w:line="360" w:lineRule="auto"/>
        <w:ind w:firstLine="0"/>
      </w:pPr>
    </w:p>
    <w:p w14:paraId="5322E29E" w14:textId="77777777" w:rsidR="00A757CF" w:rsidRDefault="00A757CF" w:rsidP="00A757CF">
      <w:pPr>
        <w:spacing w:line="360" w:lineRule="auto"/>
        <w:ind w:firstLine="0"/>
      </w:pPr>
      <w:r>
        <w:rPr>
          <w:noProof/>
        </w:rPr>
        <w:drawing>
          <wp:inline distT="0" distB="0" distL="0" distR="0" wp14:anchorId="7C5CAF65" wp14:editId="0AC1BA65">
            <wp:extent cx="2800350" cy="2779395"/>
            <wp:effectExtent l="0" t="0" r="635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2800350" cy="2779395"/>
                    </a:xfrm>
                    <a:prstGeom prst="rect">
                      <a:avLst/>
                    </a:prstGeom>
                  </pic:spPr>
                </pic:pic>
              </a:graphicData>
            </a:graphic>
          </wp:inline>
        </w:drawing>
      </w:r>
    </w:p>
    <w:p w14:paraId="7AF9D4BF" w14:textId="77777777" w:rsidR="00A757CF" w:rsidRPr="008A0BA0" w:rsidRDefault="00A757CF" w:rsidP="00A757CF">
      <w:pPr>
        <w:ind w:firstLine="0"/>
      </w:pPr>
    </w:p>
    <w:p w14:paraId="16CAA475" w14:textId="65E93DC9" w:rsidR="006E4762" w:rsidRDefault="00867AC9" w:rsidP="002F0A66">
      <w:r>
        <w:t>A</w:t>
      </w:r>
      <w:r w:rsidRPr="00FE55A5">
        <w:t xml:space="preserve"> PRISMA flow chart </w:t>
      </w:r>
      <w:r>
        <w:t xml:space="preserve">detailing all exclusions can be found in Figure 1 </w:t>
      </w:r>
      <w:r w:rsidRPr="00FE55A5">
        <w:fldChar w:fldCharType="begin"/>
      </w:r>
      <w:r>
        <w:instrText xml:space="preserve"> ADDIN ZOTERO_ITEM CSL_CITATION {"citationID":"fxbsvlGo","properties":{"formattedCitation":"(Moher et al., 2009)","plainCitation":"(Moher et al., 2009)","noteIndex":0},"citationItems":[{"id":161,"uris":["http://zotero.org/users/1687755/items/TRZASPIG"],"itemData":{"id":161,"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Pr="00FE55A5">
        <w:fldChar w:fldCharType="separate"/>
      </w:r>
      <w:r w:rsidRPr="00FE55A5">
        <w:rPr>
          <w:noProof/>
        </w:rPr>
        <w:t>(Moher et al., 2009)</w:t>
      </w:r>
      <w:r w:rsidRPr="00FE55A5">
        <w:fldChar w:fldCharType="end"/>
      </w:r>
      <w:r>
        <w:t>.</w:t>
      </w:r>
      <w:r w:rsidRPr="00FE55A5">
        <w:t xml:space="preserve"> </w:t>
      </w:r>
      <w:r w:rsidR="00FC77B8">
        <w:t xml:space="preserve">372 records were obtained from the database searches and 5 from </w:t>
      </w:r>
      <w:r w:rsidR="00FC77B8">
        <w:lastRenderedPageBreak/>
        <w:t xml:space="preserve">other sources. </w:t>
      </w:r>
      <w:r>
        <w:t>After duplicates were removed, 23</w:t>
      </w:r>
      <w:r w:rsidR="00656A71">
        <w:t>2</w:t>
      </w:r>
      <w:r>
        <w:t xml:space="preserve"> records remained. The</w:t>
      </w:r>
      <w:r w:rsidR="00100A07">
        <w:t xml:space="preserve"> retained records </w:t>
      </w:r>
      <w:r>
        <w:t>were screened based on their title and abstract. Inclusion criteri</w:t>
      </w:r>
      <w:r w:rsidR="00625698">
        <w:t>on</w:t>
      </w:r>
      <w:r>
        <w:t xml:space="preserve"> </w:t>
      </w:r>
      <w:r w:rsidR="00625698">
        <w:t xml:space="preserve">was </w:t>
      </w:r>
      <w:r>
        <w:t xml:space="preserve">the use of the Implicit Relational Assessment Procedure (IRAP) within the study. Variant procedures such as the Mixed-Trials IRAP </w:t>
      </w:r>
      <w:r>
        <w:fldChar w:fldCharType="begin"/>
      </w:r>
      <w:r>
        <w:instrText xml:space="preserve"> ADDIN ZOTERO_ITEM CSL_CITATION {"citationID":"532VhmUC","properties":{"formattedCitation":"(MT-IRAP: Levin et al., 2010)","plainCitation":"(MT-IRAP: 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label":"page","prefix":"MT-IRAP: "}],"schema":"https://github.com/citation-style-language/schema/raw/master/csl-citation.json"} </w:instrText>
      </w:r>
      <w:r>
        <w:fldChar w:fldCharType="separate"/>
      </w:r>
      <w:r>
        <w:rPr>
          <w:noProof/>
        </w:rPr>
        <w:t>(MT-IRAP: Levin et al., 2010)</w:t>
      </w:r>
      <w:r>
        <w:fldChar w:fldCharType="end"/>
      </w:r>
      <w:r>
        <w:t xml:space="preserve"> and the Training IRAP </w:t>
      </w:r>
      <w:r>
        <w:fldChar w:fldCharType="begin"/>
      </w:r>
      <w:r>
        <w:instrText xml:space="preserve"> ADDIN ZOTERO_ITEM CSL_CITATION {"citationID":"7Uz5HYvM","properties":{"formattedCitation":"(T-IRAP: Kilroe et al., 2014)","plainCitation":"(T-IRAP: Kilroe et al., 2014)","noteIndex":0},"citationItems":[{"id":11198,"uris":["http://zotero.org/users/1687755/items/JN6BIVHR"],"itemData":{"id":11198,"type":"article-journal","abstract":"The IRAP computer software program was adapted as an interactive teaching tool (T-IRAP) targeting relational frames with four children with diagnosed autism aged 8-10 years. An adaptation of a multiple-baseline design was used to compare participants' relational learning in terms of speed and accuracy during Table-Top (TT) and T-IRAP teaching. The tt procedure was commenced with all participants simultaneously, and the T-IRAP was introduced at stepwise time intervals (after 5, 10, 15, 20 trial blocks) across the four participants. Nonarbitrary then arbitrary coordination, comparative, opposition and derived relations were targeted. Results showed that the T-IRAP was successfully adapted to teach all targeted relations, and in general greater speed and accuracy in relational responding were shown for all four participants during T-IRAP teaching compared with TT teaching. Thus the T-IRAP may be a useful supplementary teaching tool in applied settings. (PsycINFO Database Record (c) 2018 APA, all rights reserved)","archive":"psyh","archive_location":"2014-55723-007","collection-title":"Behavioral Developmental Approaches to Clinical Interventions","container-title":"Behavioral Development Bulletin","DOI":"10.1037/h0100578","ISSN":"1942-0722","issue":"2","journalAbbreviation":"Behavioral Development Bulletin","page":"60-80","source":"EBSCOhost","title":"Using the T-IRAP interactive computer program and applied behavior analysis to teach relational responding in children with autism","volume":"19","author":[{"family":"Kilroe","given":"Helen"},{"family":"Murphy","given":"Carol"},{"family":"Barnes-Holmes","given":"Dermot"},{"family":"Barnes-Holmes","given":"Yvonne"}],"issued":{"date-parts":[["2014",7]]}},"label":"page","prefix":"T-IRAP: "}],"schema":"https://github.com/citation-style-language/schema/raw/master/csl-citation.json"} </w:instrText>
      </w:r>
      <w:r>
        <w:fldChar w:fldCharType="separate"/>
      </w:r>
      <w:r>
        <w:rPr>
          <w:noProof/>
        </w:rPr>
        <w:t>(T-IRAP: Kilroe et al., 2014)</w:t>
      </w:r>
      <w:r>
        <w:fldChar w:fldCharType="end"/>
      </w:r>
      <w:r>
        <w:t xml:space="preserve"> were excluded. </w:t>
      </w:r>
      <w:r w:rsidR="00BA5E7E">
        <w:t>16</w:t>
      </w:r>
      <w:r w:rsidR="00153AB9">
        <w:t>1</w:t>
      </w:r>
      <w:r w:rsidR="00BA5E7E">
        <w:t xml:space="preserve"> records remained after title and abstract exclusions</w:t>
      </w:r>
      <w:r w:rsidR="00625698">
        <w:t xml:space="preserve">. The full texts of these articles was then screened using the same inclusion criterion. </w:t>
      </w:r>
      <w:r w:rsidR="008E330E">
        <w:t>Ten</w:t>
      </w:r>
      <w:r w:rsidR="00257B34">
        <w:t xml:space="preserve"> articles were excluded based on this full text search</w:t>
      </w:r>
      <w:r w:rsidR="00F81845">
        <w:t xml:space="preserve">. In each case, this was because </w:t>
      </w:r>
      <w:r w:rsidR="00F81845" w:rsidRPr="00641F9D">
        <w:t xml:space="preserve">they did not employ an IRAP (or IRAP variant) at all, or because they employed an IRAP variant such as a Training IRAP or Mixed-Trials IRAP. A list of these exclusions and their individual reasons is available in the supplementary materials. </w:t>
      </w:r>
      <w:r w:rsidR="00307E0A" w:rsidRPr="00641F9D">
        <w:t xml:space="preserve">After </w:t>
      </w:r>
      <w:r w:rsidR="00B403F3" w:rsidRPr="00641F9D">
        <w:t>all</w:t>
      </w:r>
      <w:r w:rsidR="00307E0A" w:rsidRPr="00641F9D">
        <w:t xml:space="preserve"> exclusions, </w:t>
      </w:r>
      <w:r w:rsidRPr="00641F9D">
        <w:t>15</w:t>
      </w:r>
      <w:r w:rsidR="00B517B6" w:rsidRPr="00641F9D">
        <w:t>1</w:t>
      </w:r>
      <w:r w:rsidRPr="00641F9D">
        <w:t xml:space="preserve"> </w:t>
      </w:r>
      <w:r w:rsidR="002F0A66" w:rsidRPr="00641F9D">
        <w:t xml:space="preserve">published </w:t>
      </w:r>
      <w:r w:rsidRPr="00641F9D">
        <w:t xml:space="preserve">articles and book chapters </w:t>
      </w:r>
      <w:r w:rsidR="002F0A66" w:rsidRPr="00641F9D">
        <w:t xml:space="preserve">using the </w:t>
      </w:r>
      <w:r w:rsidRPr="00641F9D">
        <w:t>IRAP were</w:t>
      </w:r>
      <w:r w:rsidRPr="00FE55A5">
        <w:t xml:space="preserve"> </w:t>
      </w:r>
      <w:r w:rsidR="00D62656">
        <w:t>found that met the inclusion criteri</w:t>
      </w:r>
      <w:r w:rsidR="00A93B70">
        <w:t>a</w:t>
      </w:r>
      <w:r w:rsidRPr="00FE55A5">
        <w:t>.</w:t>
      </w:r>
      <w:r w:rsidRPr="00782FBE">
        <w:t xml:space="preserve"> </w:t>
      </w:r>
    </w:p>
    <w:p w14:paraId="7E8AEC96" w14:textId="7E41F4B3" w:rsidR="008A6EF8" w:rsidRDefault="008A6EF8" w:rsidP="008A6EF8">
      <w:r>
        <w:t xml:space="preserve">The full text for each record was </w:t>
      </w:r>
      <w:r w:rsidR="00AE19F6">
        <w:t xml:space="preserve">then </w:t>
      </w:r>
      <w:r>
        <w:t>inspected in order to extract the following information for each study described: the sample size after exclusions (</w:t>
      </w:r>
      <w:r w:rsidRPr="00E159BB">
        <w:rPr>
          <w:i/>
          <w:iCs/>
        </w:rPr>
        <w:t>N</w:t>
      </w:r>
      <w:r>
        <w:t xml:space="preserve">); study design (between, within, or mixed); the number of between-subjects conditions; and whether the study reported employing Null Hypothesis Significance Testing (NHST). </w:t>
      </w:r>
      <w:r w:rsidR="00C51E11">
        <w:t xml:space="preserve">The sample size after exclusions was extracted rather than the sample prior to exclusions given the IRAP’s established high attrition rate </w:t>
      </w:r>
      <w:r w:rsidR="00C51E11">
        <w:fldChar w:fldCharType="begin"/>
      </w:r>
      <w:r w:rsidR="00250991">
        <w:instrText xml:space="preserve"> ADDIN ZOTERO_ITEM CSL_CITATION {"citationID":"uxmmQRWR","properties":{"formattedCitation":"(Hussey et al., 2015)","plainCitation":"(Hussey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C51E11">
        <w:fldChar w:fldCharType="separate"/>
      </w:r>
      <w:r w:rsidR="00250991">
        <w:rPr>
          <w:noProof/>
        </w:rPr>
        <w:t>(Hussey et al., 2015)</w:t>
      </w:r>
      <w:r w:rsidR="00C51E11">
        <w:fldChar w:fldCharType="end"/>
      </w:r>
      <w:r w:rsidR="00C51E11">
        <w:t xml:space="preserve">. </w:t>
      </w:r>
      <w:r w:rsidR="007242D4">
        <w:t>Note that comparison</w:t>
      </w:r>
      <w:r w:rsidR="00C8696F">
        <w:t>s</w:t>
      </w:r>
      <w:r w:rsidR="007242D4">
        <w:t xml:space="preserve"> among multiple IRAP trial-types was excluded</w:t>
      </w:r>
      <w:r w:rsidR="00720737">
        <w:t xml:space="preserve"> from consideration</w:t>
      </w:r>
      <w:r w:rsidR="007242D4">
        <w:t xml:space="preserve"> when labelling a given study as including a within-subjects element, given that this feature is so common in the literature. </w:t>
      </w:r>
      <w:r>
        <w:t>Where a study employed multiple designs (e.g., both correlating the IRAP with a criterion variable and examining the pattern of IRAP effects between groups)</w:t>
      </w:r>
      <w:r w:rsidR="00F95E6B">
        <w:t xml:space="preserve"> it was labelled “mixed”. As such, “mixed” refers not only to mixed within-between research designs but also articles that report both within and between designs. </w:t>
      </w:r>
      <w:r w:rsidR="00E74F51">
        <w:t>This was suitable for the current analytic purposes, which required excluding the purely within-subject studies from the analyses</w:t>
      </w:r>
      <w:r w:rsidR="006C4C5D">
        <w:t xml:space="preserve"> in order to estimate statistical power correctly (i.e., using those studies employing at least one between-subjects analysis).</w:t>
      </w:r>
    </w:p>
    <w:p w14:paraId="39D9BCA7" w14:textId="1E2D989D" w:rsidR="00AF216C" w:rsidRDefault="00AF216C" w:rsidP="00AF216C">
      <w:pPr>
        <w:pStyle w:val="Heading2"/>
      </w:pPr>
      <w:r>
        <w:t>Review of research practices in Social and Personality Psychology journals (201</w:t>
      </w:r>
      <w:r w:rsidR="00BA1FCC">
        <w:t>1</w:t>
      </w:r>
      <w:r>
        <w:t>-2019)</w:t>
      </w:r>
    </w:p>
    <w:p w14:paraId="5867ECF0" w14:textId="523B6080" w:rsidR="00BC58D2" w:rsidRDefault="00AF216C" w:rsidP="00760708">
      <w:r>
        <w:t xml:space="preserve">Fraley et al. </w:t>
      </w:r>
      <w:r>
        <w:fldChar w:fldCharType="begin"/>
      </w:r>
      <w:r>
        <w:instrText xml:space="preserve"> ADDIN ZOTERO_ITEM CSL_CITATION {"citationID":"A7cz77nt","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fldChar w:fldCharType="separate"/>
      </w:r>
      <w:r>
        <w:rPr>
          <w:noProof/>
        </w:rPr>
        <w:t>(2022)</w:t>
      </w:r>
      <w:r>
        <w:fldChar w:fldCharType="end"/>
      </w:r>
      <w:r>
        <w:t xml:space="preserve"> recently review</w:t>
      </w:r>
      <w:r w:rsidR="0001152D">
        <w:t>ed</w:t>
      </w:r>
      <w:r>
        <w:t xml:space="preserve"> the </w:t>
      </w:r>
      <w:r w:rsidR="0087680B">
        <w:t xml:space="preserve">sample sizes </w:t>
      </w:r>
      <w:r>
        <w:t>employed in nine Social and Personality Psychology journals</w:t>
      </w:r>
      <w:r w:rsidR="0001152D">
        <w:t xml:space="preserve"> (</w:t>
      </w:r>
      <w:r w:rsidRPr="009714F8">
        <w:t>E</w:t>
      </w:r>
      <w:r>
        <w:t xml:space="preserve">uropean </w:t>
      </w:r>
      <w:r w:rsidRPr="009714F8">
        <w:t>J</w:t>
      </w:r>
      <w:r>
        <w:t xml:space="preserve">ournal of </w:t>
      </w:r>
      <w:r w:rsidRPr="009714F8">
        <w:t>S</w:t>
      </w:r>
      <w:r>
        <w:t xml:space="preserve">ocial </w:t>
      </w:r>
      <w:r w:rsidRPr="009714F8">
        <w:t>P</w:t>
      </w:r>
      <w:r>
        <w:t>sychology</w:t>
      </w:r>
      <w:r w:rsidRPr="009714F8">
        <w:t>, E</w:t>
      </w:r>
      <w:r>
        <w:t xml:space="preserve">uropean </w:t>
      </w:r>
      <w:r w:rsidRPr="009714F8">
        <w:t>J</w:t>
      </w:r>
      <w:r>
        <w:t xml:space="preserve">ournal of </w:t>
      </w:r>
      <w:r w:rsidRPr="009714F8">
        <w:t>P</w:t>
      </w:r>
      <w:r>
        <w:t>ersonality</w:t>
      </w:r>
      <w:r w:rsidRPr="009714F8">
        <w:t>, Journal of Experimental Social Psychology, Journal of Personality, J</w:t>
      </w:r>
      <w:r>
        <w:t xml:space="preserve">ournal of </w:t>
      </w:r>
      <w:r w:rsidRPr="009714F8">
        <w:t>P</w:t>
      </w:r>
      <w:r>
        <w:t xml:space="preserve">ersonality and </w:t>
      </w:r>
      <w:r w:rsidRPr="009714F8">
        <w:t>S</w:t>
      </w:r>
      <w:r>
        <w:t xml:space="preserve">ocial </w:t>
      </w:r>
      <w:r w:rsidRPr="009714F8">
        <w:t>P</w:t>
      </w:r>
      <w:r>
        <w:t>sychology</w:t>
      </w:r>
      <w:r w:rsidRPr="009714F8">
        <w:t>, Journal of Research in Personality, Personality and Social Psychology Bulletin, Psychological Science, and S</w:t>
      </w:r>
      <w:r>
        <w:t xml:space="preserve">ocial and </w:t>
      </w:r>
      <w:r w:rsidRPr="009714F8">
        <w:t>P</w:t>
      </w:r>
      <w:r>
        <w:t xml:space="preserve">ersonality </w:t>
      </w:r>
      <w:r w:rsidRPr="009714F8">
        <w:t>P</w:t>
      </w:r>
      <w:r>
        <w:t xml:space="preserve">sychology </w:t>
      </w:r>
      <w:r w:rsidRPr="009714F8">
        <w:t>S</w:t>
      </w:r>
      <w:r>
        <w:t>cience</w:t>
      </w:r>
      <w:r w:rsidR="0001152D">
        <w:t>)</w:t>
      </w:r>
      <w:r w:rsidRPr="009714F8">
        <w:t>.</w:t>
      </w:r>
      <w:r>
        <w:t xml:space="preserve"> The authors extracted data from a random 20% of the empirical </w:t>
      </w:r>
      <w:r>
        <w:t>studies published in each journal in each year between 2011 and 2019. According to the authors, the</w:t>
      </w:r>
      <w:r w:rsidR="008735EC">
        <w:t xml:space="preserve">ir chosen start </w:t>
      </w:r>
      <w:r>
        <w:t xml:space="preserve">date corresponded to the beginning of the Replication Crisis in psychology, </w:t>
      </w:r>
      <w:r w:rsidR="008735EC">
        <w:t xml:space="preserve">which many would place at </w:t>
      </w:r>
      <w:r>
        <w:t xml:space="preserve">the publication of impactful papers by Bem </w:t>
      </w:r>
      <w:r>
        <w:fldChar w:fldCharType="begin"/>
      </w:r>
      <w:r>
        <w:instrText xml:space="preserve"> ADDIN ZOTERO_ITEM CSL_CITATION {"citationID":"LGEjBO9v","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fldChar w:fldCharType="separate"/>
      </w:r>
      <w:r>
        <w:rPr>
          <w:noProof/>
        </w:rPr>
        <w:t>(2011)</w:t>
      </w:r>
      <w:r>
        <w:fldChar w:fldCharType="end"/>
      </w:r>
      <w:r>
        <w:t xml:space="preserve"> and Simmons et al. </w:t>
      </w:r>
      <w:r>
        <w:fldChar w:fldCharType="begin"/>
      </w:r>
      <w:r>
        <w:instrText xml:space="preserve"> ADDIN ZOTERO_ITEM CSL_CITATION {"citationID":"lyRbaeQC","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fldChar w:fldCharType="separate"/>
      </w:r>
      <w:r>
        <w:rPr>
          <w:noProof/>
        </w:rPr>
        <w:t>(2011)</w:t>
      </w:r>
      <w:r>
        <w:fldChar w:fldCharType="end"/>
      </w:r>
      <w:r>
        <w:t xml:space="preserve">. </w:t>
      </w:r>
      <w:r w:rsidR="002B1C56">
        <w:t xml:space="preserve">As in Fraley et al. (2022), </w:t>
      </w:r>
      <w:r w:rsidR="00B30E8A">
        <w:t xml:space="preserve">(a) </w:t>
      </w:r>
      <w:r w:rsidR="002B1C56">
        <w:t xml:space="preserve">only data from studies that employed between-subjects comparisons were employed for </w:t>
      </w:r>
      <w:r w:rsidR="00BF47A0">
        <w:t xml:space="preserve">the below </w:t>
      </w:r>
      <w:r w:rsidR="002B1C56">
        <w:t>analyses</w:t>
      </w:r>
      <w:r w:rsidR="00B30E8A">
        <w:t xml:space="preserve">; </w:t>
      </w:r>
      <w:r w:rsidR="00EE5110">
        <w:t xml:space="preserve">and </w:t>
      </w:r>
      <w:r w:rsidR="00B30E8A">
        <w:t xml:space="preserve">(b) </w:t>
      </w:r>
      <w:r w:rsidR="00755D10">
        <w:t>only studies in Social and Personality psychology were included. S</w:t>
      </w:r>
      <w:r w:rsidR="00B30E8A">
        <w:t>tudies published in Psychological Science</w:t>
      </w:r>
      <w:r w:rsidR="00755D10">
        <w:t xml:space="preserve">, which is </w:t>
      </w:r>
      <w:r w:rsidR="00B30E8A">
        <w:t>a general psychology journal</w:t>
      </w:r>
      <w:r w:rsidR="00755D10">
        <w:t>,</w:t>
      </w:r>
      <w:r w:rsidR="00B30E8A">
        <w:t xml:space="preserve"> </w:t>
      </w:r>
      <w:r w:rsidR="00755D10">
        <w:t xml:space="preserve">were individually screened by Fraley et al. (2022) for their relevance to </w:t>
      </w:r>
      <w:r w:rsidR="00B30E8A">
        <w:t xml:space="preserve">Social or Personality psychology </w:t>
      </w:r>
      <w:r w:rsidR="00755D10">
        <w:t xml:space="preserve">and </w:t>
      </w:r>
      <w:r w:rsidR="00B30E8A">
        <w:t>excluded</w:t>
      </w:r>
      <w:r w:rsidR="00755D10">
        <w:t xml:space="preserve"> appropriately</w:t>
      </w:r>
      <w:r w:rsidR="00B30E8A">
        <w:t xml:space="preserve">. </w:t>
      </w:r>
      <w:r w:rsidR="00147334">
        <w:t xml:space="preserve">Their openly available dataset was obtained from their supplementary materials (i.e., </w:t>
      </w:r>
      <w:hyperlink r:id="rId14" w:history="1">
        <w:r w:rsidR="00147334">
          <w:rPr>
            <w:rStyle w:val="Hyperlink"/>
          </w:rPr>
          <w:t>osf.io/</w:t>
        </w:r>
        <w:proofErr w:type="spellStart"/>
        <w:r w:rsidR="00147334">
          <w:rPr>
            <w:rStyle w:val="Hyperlink"/>
          </w:rPr>
          <w:t>rvbxp</w:t>
        </w:r>
        <w:proofErr w:type="spellEnd"/>
      </w:hyperlink>
      <w:r w:rsidR="00147334">
        <w:t xml:space="preserve">). </w:t>
      </w:r>
      <w:r w:rsidR="002B1C56">
        <w:t xml:space="preserve">The analytic dataset included </w:t>
      </w:r>
      <w:r w:rsidR="00F62F3E">
        <w:t xml:space="preserve">sample sizes </w:t>
      </w:r>
      <w:r w:rsidR="002B1C56">
        <w:t xml:space="preserve">from </w:t>
      </w:r>
      <w:r w:rsidR="001D3CE5">
        <w:t>3047</w:t>
      </w:r>
      <w:r w:rsidR="002B1C56">
        <w:t xml:space="preserve"> studies</w:t>
      </w:r>
      <w:r w:rsidR="00E3153C">
        <w:t xml:space="preserve"> (</w:t>
      </w:r>
      <w:r w:rsidR="00943836">
        <w:t xml:space="preserve">range </w:t>
      </w:r>
      <w:r w:rsidR="00E3153C">
        <w:t>113</w:t>
      </w:r>
      <w:r w:rsidR="00943836">
        <w:t xml:space="preserve"> to </w:t>
      </w:r>
      <w:r w:rsidR="00E3153C">
        <w:t xml:space="preserve">631 </w:t>
      </w:r>
      <w:r w:rsidR="004E38C1">
        <w:t>studies</w:t>
      </w:r>
      <w:r w:rsidR="00E3153C">
        <w:t xml:space="preserve"> per journal). </w:t>
      </w:r>
    </w:p>
    <w:p w14:paraId="4DCE381C" w14:textId="17D546EB" w:rsidR="002850E5" w:rsidRPr="002850E5" w:rsidRDefault="00EB2BA9" w:rsidP="002850E5">
      <w:pPr>
        <w:pStyle w:val="Heading1"/>
      </w:pPr>
      <w:r>
        <w:t>Results</w:t>
      </w:r>
    </w:p>
    <w:p w14:paraId="37DA25B0" w14:textId="77777777" w:rsidR="002543EC" w:rsidRDefault="002543EC" w:rsidP="002543EC">
      <w:pPr>
        <w:pStyle w:val="Heading2"/>
      </w:pPr>
      <w:r>
        <w:t>Analytic strategy</w:t>
      </w:r>
    </w:p>
    <w:p w14:paraId="3384CBE8" w14:textId="0601A4FE" w:rsidR="008C2FA1" w:rsidRDefault="002543EC" w:rsidP="002543EC">
      <w:r>
        <w:t>The analyses reported here broadly follow those reported by Fraley et al.</w:t>
      </w:r>
      <w:r w:rsidR="00AA552B">
        <w:t>’s</w:t>
      </w:r>
      <w:r>
        <w:t xml:space="preserve"> (2022)</w:t>
      </w:r>
      <w:r w:rsidR="00AA552B">
        <w:t xml:space="preserve"> quantification of sample size and estimation of statistical power</w:t>
      </w:r>
      <w:r>
        <w:t xml:space="preserve">. </w:t>
      </w:r>
    </w:p>
    <w:p w14:paraId="0823610B" w14:textId="50F2E10F" w:rsidR="008C2FA1" w:rsidRDefault="008C2FA1" w:rsidP="008C2FA1">
      <w:r>
        <w:t xml:space="preserve">In the second section, I assess the distribution of sample sizes in the IRAP literature as a whole, and how median sample sizes have changed over time. </w:t>
      </w:r>
    </w:p>
    <w:p w14:paraId="5727693F" w14:textId="328DA8F7" w:rsidR="00DC4648" w:rsidRDefault="00DC4648" w:rsidP="00DC4648">
      <w:pPr>
        <w:pStyle w:val="Heading2"/>
      </w:pPr>
      <w:r>
        <w:t>Prevalence of Null Hypothesis Significance Testing in the IRAP literature</w:t>
      </w:r>
    </w:p>
    <w:p w14:paraId="3116E0F5" w14:textId="4A736A9A" w:rsidR="001E2C61" w:rsidRDefault="001E2C61" w:rsidP="00471407">
      <w:r>
        <w:t xml:space="preserve">Given that the IRAP emerged from the behavioral tradition </w:t>
      </w:r>
      <w:r>
        <w:fldChar w:fldCharType="begin"/>
      </w:r>
      <w:r>
        <w:instrText xml:space="preserve"> ADDIN ZOTERO_ITEM CSL_CITATION {"citationID":"5BGtRGSU","properties":{"formattedCitation":"(Barnes-Holmes et al., 2010)","plainCitation":"(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fldChar w:fldCharType="separate"/>
      </w:r>
      <w:r>
        <w:rPr>
          <w:noProof/>
        </w:rPr>
        <w:t>(Barnes-Holmes et al., 2010)</w:t>
      </w:r>
      <w:r>
        <w:fldChar w:fldCharType="end"/>
      </w:r>
      <w:r>
        <w:t xml:space="preserve">, I considered it possible that some IRAP studies may employ inference methods other than Null Hypothesis Significance Testing (NHST), including Single Case Experimental Design methods. Such studies would be both likely to employ smaller sample sizes and would not be susceptible to issues of statistical power in quite the same way as those which explicitly employed NHST. As such, prior to applying any critique that was relevant only to studies employing NHST, I first began by quantifying the proportion of IRAP publications that actually employed NHST. </w:t>
      </w:r>
    </w:p>
    <w:p w14:paraId="7B2DBE70" w14:textId="0D808AE3" w:rsidR="003661B7" w:rsidRDefault="00A92FA8" w:rsidP="003661B7">
      <w:r>
        <w:t xml:space="preserve">One publication did not report the sample size </w:t>
      </w:r>
      <w:r>
        <w:fldChar w:fldCharType="begin"/>
      </w:r>
      <w:r w:rsidR="000850C1">
        <w:instrText xml:space="preserve"> ADDIN ZOTERO_ITEM CSL_CITATION {"citationID":"v2ojanFT","properties":{"formattedCitation":"(Cullen &amp; Barnes-Holmes, 2008)","plainCitation":"(Cullen &amp; Barnes-Holmes, 2008)","noteIndex":0},"citationItems":[{"id":14205,"uris":["http://zotero.org/users/1687755/items/SW5N2RT6"],"itemData":{"id":14205,"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editor":[{"family":"Morrison","given":"Melanie A."},{"family":"Morrison","given":"Todd G."}],"issued":{"date-parts":[["2008"]]}}}],"schema":"https://github.com/citation-style-language/schema/raw/master/csl-citation.json"} </w:instrText>
      </w:r>
      <w:r>
        <w:fldChar w:fldCharType="separate"/>
      </w:r>
      <w:r>
        <w:rPr>
          <w:noProof/>
        </w:rPr>
        <w:t>(Cullen &amp; Barnes-Holmes, 2008)</w:t>
      </w:r>
      <w:r>
        <w:fldChar w:fldCharType="end"/>
      </w:r>
      <w:r>
        <w:t xml:space="preserve">. </w:t>
      </w:r>
      <w:r w:rsidR="006A0566">
        <w:t>T</w:t>
      </w:r>
      <w:r>
        <w:t>he remaining</w:t>
      </w:r>
      <w:r w:rsidR="00E31202">
        <w:t xml:space="preserve"> 150 </w:t>
      </w:r>
      <w:r w:rsidR="006A0566">
        <w:t xml:space="preserve">publications contained </w:t>
      </w:r>
      <w:r w:rsidR="009C1D98">
        <w:t>188</w:t>
      </w:r>
      <w:r w:rsidR="006A0566">
        <w:t xml:space="preserve"> studies</w:t>
      </w:r>
      <w:r w:rsidR="00AF6964">
        <w:t xml:space="preserve">. </w:t>
      </w:r>
      <w:r w:rsidR="009C263C">
        <w:t xml:space="preserve">Just </w:t>
      </w:r>
      <w:r w:rsidR="009C1D98">
        <w:t xml:space="preserve">3 </w:t>
      </w:r>
      <w:r w:rsidR="009C1D98" w:rsidRPr="009C1D98">
        <w:t xml:space="preserve">studies </w:t>
      </w:r>
      <w:r w:rsidR="00A413CF">
        <w:t xml:space="preserve">in two articles </w:t>
      </w:r>
      <w:r w:rsidR="006A0566" w:rsidRPr="009C1D98">
        <w:t>(</w:t>
      </w:r>
      <w:r w:rsidR="009C1D98" w:rsidRPr="009C1D98">
        <w:t>1.6</w:t>
      </w:r>
      <w:r w:rsidR="006A0566" w:rsidRPr="009C1D98">
        <w:t>%)</w:t>
      </w:r>
      <w:r w:rsidR="006A0566">
        <w:t xml:space="preserve"> </w:t>
      </w:r>
      <w:r w:rsidR="00471407">
        <w:t xml:space="preserve">did </w:t>
      </w:r>
      <w:r w:rsidR="009C263C">
        <w:t xml:space="preserve">not employ NHST </w:t>
      </w:r>
      <w:r w:rsidR="009C263C">
        <w:fldChar w:fldCharType="begin"/>
      </w:r>
      <w:r w:rsidR="006A0566">
        <w:instrText xml:space="preserve"> ADDIN ZOTERO_ITEM CSL_CITATION {"citationID":"nvog3abs","properties":{"formattedCitation":"(i.e., Jackson et al., 2016; Rafacz et al., 2019)","plainCitation":"(i.e., Jackson et al., 2016; Rafacz et al., 2019)","noteIndex":0},"citationItems":[{"id":5136,"uris":["http://zotero.org/users/1687755/items/SXF7PG6U"],"itemData":{"id":5136,"type":"article-journal","abstract":"This study investigated the impact of reinforcer-focused statements vetted by the Implicit Relational Assessment Procedure (IRAP) on the intensity of participation in an exercise class. Using a relative heart rate measure, the first experiment compared individually selected phrases focused on the positive consequences of exercise to general topographic advice about how to exercise using an alternating treatments design, and found that participants exercised harder in the presence of the reinforcer-focused phrases. Experiment 2 tested a similar comparison using phrases focused on consequences that were shown to be neutral or negative by the IRAP, and found no consistent effect on responding. These results support a key prediction from previous research in Relational Frame Theory, namely that reinforcer-focused statements can function as motivative augmentals, and they suggest that such motivative effects can impact behaviours of applied importance such as exercise.","container-title":"Journal of Contextual Behavioral Science","DOI":"10.1016/j.jcbs.2015.11.002","ISSN":"2212-1447","issue":"1","journalAbbreviation":"Journal of Contextual Behavioral Science","page":"48-57","source":"ScienceDirect","title":"Whatever gets your heart pumping: the impact of implicitly selected reinforcer-focused statements on exercise intensity","title-short":"Whatever gets your heart pumping","volume":"5","author":[{"family":"Jackson","given":"Marianne L."},{"family":"Larry Williams","given":"W."},{"family":"Hayes","given":"Steven C."},{"family":"Humphreys","given":"Tiffany"},{"family":"Gauthier","given":"Brook"},{"family":"Westwood","given":"Ryan"}],"issued":{"date-parts":[["2016",1]]}},"label":"page","prefix":"i.e., "},{"id":14263,"uris":["http://zotero.org/users/1687755/items/VMS4NUG4"],"itemData":{"id":14263,"type":"article-journal","abstract":"Motivative augmentals are rules or statements that temporarily change the effectiveness of a consequence, similar to establishing operations for nonverbal consequences (Hayes, Barnes-Holmes, &amp; Roche, 2001). Many communications by an organization's leadership may function as such and alter the function of stimuli in the workplace, which in turn may influence employee behaviors (Houmanfar &amp; Rodrigues, Journal of Applied Radical Behavior Analysis, N1, 22–27, 2012). There is a lack of experimental research regarding this, however, particularly under different organizational pay systems (i.e., financial contingencies), which have been repeatedly shown to influence performance (e.g., Gupta &amp; Shaw, Compensation and Benefits Review, 30(2), 26–32, 1998; Locke, Feren, McCaleb, Shaw, &amp; Denny, 1980). The current study sought to compare the two by measuring the effect of motivational statements on individual versus cooperative responding under two different pay-for-performance contingencies in an organizational analogue. Stimuli for the motivational statements were selected utilizing an Implicit Relational Assessment Procedure (IRAP) with one group of participants, and these statements were then tested under piece-rate and profit-share conditions with a second group of participants in a counterbalanced reversal design. Results indicated that the financial contingencies had more of an effect on responding, but that motivational statements influenced behavior as well. In particular, motivational statements affected whether a participant chose to cooperate or behave individually more under financially neutral conditions (i.e., profit share) when there was no financial cost for doing so. As such, organizations can utilize memos or speeches to increase performance, but it is important for the content to align with financial contingencies in order to maximize performance. (PsycINFO Database Record (c) 2019 APA, all rights reserved)","archive":"APA PsycInfo","archive_location":"2018-58181-001","container-title":"The Psychological Record","DOI":"10.1007/s40732-018-0324-x","ISSN":"0033-2933","issue":"1","journalAbbreviation":"The Psychological Record","note":"publisher: Springer","page":"49-66","source":"EBSCOhost","title":"Assessing the effects of motivative augmentals, pay-for-performance, and implicit verbal responding on cooperation","volume":"69","author":[{"family":"Rafacz","given":"Sharlet D."},{"family":"Houmanfar","given":"Ramona A."},{"family":"Smith","given":"Gregory S."},{"family":"Levin","given":"Michael E."}],"issued":{"date-parts":[["2019",3,15]]}}}],"schema":"https://github.com/citation-style-language/schema/raw/master/csl-citation.json"} </w:instrText>
      </w:r>
      <w:r w:rsidR="009C263C">
        <w:fldChar w:fldCharType="separate"/>
      </w:r>
      <w:r w:rsidR="006A0566">
        <w:rPr>
          <w:noProof/>
        </w:rPr>
        <w:t>(i.e., Jackson et al., 2016; Rafacz et al., 2019)</w:t>
      </w:r>
      <w:r w:rsidR="009C263C">
        <w:fldChar w:fldCharType="end"/>
      </w:r>
      <w:r w:rsidR="009C263C">
        <w:t>.</w:t>
      </w:r>
      <w:r w:rsidR="000806B6">
        <w:t xml:space="preserve"> </w:t>
      </w:r>
      <w:r w:rsidR="00AF6964">
        <w:t xml:space="preserve">The overwhelming majority of published </w:t>
      </w:r>
      <w:r w:rsidR="00AF6964" w:rsidRPr="00F5260A">
        <w:t>IRAP studies have employed NHST (</w:t>
      </w:r>
      <w:r w:rsidR="00F5260A" w:rsidRPr="00F5260A">
        <w:t>185 studies</w:t>
      </w:r>
      <w:r w:rsidR="00AF6964" w:rsidRPr="00F5260A">
        <w:t xml:space="preserve">, </w:t>
      </w:r>
      <w:r w:rsidR="00F5260A" w:rsidRPr="00F5260A">
        <w:t>97.9%</w:t>
      </w:r>
      <w:r w:rsidR="00AF6964" w:rsidRPr="00F5260A">
        <w:t xml:space="preserve">). </w:t>
      </w:r>
      <w:r w:rsidR="00E500E6" w:rsidRPr="00F5260A">
        <w:t>As</w:t>
      </w:r>
      <w:r w:rsidR="00E500E6">
        <w:t xml:space="preserve"> such, the </w:t>
      </w:r>
      <w:r w:rsidR="00C923B9">
        <w:t xml:space="preserve">constraints of </w:t>
      </w:r>
      <w:r w:rsidR="00C67E75">
        <w:t xml:space="preserve">inference via </w:t>
      </w:r>
      <w:r w:rsidR="00C923B9">
        <w:t>NHST necessarily apply to these studies</w:t>
      </w:r>
      <w:r w:rsidR="00C67E75">
        <w:t xml:space="preserve">. </w:t>
      </w:r>
    </w:p>
    <w:p w14:paraId="6C13DEFA" w14:textId="3EAEE43C" w:rsidR="00DC4648" w:rsidRPr="0073247A" w:rsidRDefault="00DC4648" w:rsidP="0073247A">
      <w:pPr>
        <w:pStyle w:val="Heading2"/>
        <w:rPr>
          <w:lang w:val="en-IE"/>
        </w:rPr>
      </w:pPr>
      <w:r>
        <w:t>Sample size in the IRAP literature</w:t>
      </w:r>
    </w:p>
    <w:p w14:paraId="454850BC" w14:textId="6B6B3047" w:rsidR="00D7249C" w:rsidRPr="00D7249C" w:rsidRDefault="00D7249C" w:rsidP="00D7249C">
      <w:pPr>
        <w:pStyle w:val="Heading3"/>
      </w:pPr>
      <w:r>
        <w:t>Distribution of sample sizes</w:t>
      </w:r>
    </w:p>
    <w:p w14:paraId="5C1067D0" w14:textId="0948FDBD" w:rsidR="008438BF" w:rsidRDefault="00B10579" w:rsidP="0073247A">
      <w:r>
        <w:t>In the 18</w:t>
      </w:r>
      <w:r w:rsidR="0024773C">
        <w:t>5</w:t>
      </w:r>
      <w:r>
        <w:t xml:space="preserve"> studies that </w:t>
      </w:r>
      <w:r w:rsidR="0024773C">
        <w:t xml:space="preserve">both employed NHST and reported sample sizes, a total of </w:t>
      </w:r>
      <w:r w:rsidR="0024773C" w:rsidRPr="0024773C">
        <w:t>8384</w:t>
      </w:r>
      <w:r w:rsidR="0024773C">
        <w:t xml:space="preserve"> participants were reported.</w:t>
      </w:r>
      <w:r w:rsidR="00C02604">
        <w:t xml:space="preserve"> Sample sizes ranged from 9 to 210 participants, Median = 41, Median Absolute Deviation (MAD) = 17.8.</w:t>
      </w:r>
      <w:r w:rsidR="00745B2B">
        <w:t xml:space="preserve"> </w:t>
      </w:r>
      <w:r w:rsidR="00745B2B">
        <w:lastRenderedPageBreak/>
        <w:t>A histogram of the distribution of sample sizes in IRAP research can be found in Figure 1.</w:t>
      </w:r>
      <w:r w:rsidR="005411B3">
        <w:t xml:space="preserve"> </w:t>
      </w:r>
    </w:p>
    <w:p w14:paraId="014DD3DF" w14:textId="4CDD78EB" w:rsidR="008438BF" w:rsidRDefault="008438BF" w:rsidP="008438BF">
      <w:pPr>
        <w:pStyle w:val="TableFigure"/>
        <w:rPr>
          <w:lang w:val="en-IE"/>
        </w:rPr>
      </w:pPr>
      <w:r w:rsidRPr="00745B2B">
        <w:rPr>
          <w:b/>
          <w:bCs/>
          <w:lang w:val="en-IE"/>
        </w:rPr>
        <w:t>Figure 1.</w:t>
      </w:r>
      <w:r>
        <w:rPr>
          <w:lang w:val="en-IE"/>
        </w:rPr>
        <w:t xml:space="preserve"> Histogram of the distribution of sample sizes in IRAP studies</w:t>
      </w:r>
    </w:p>
    <w:p w14:paraId="6774B74B" w14:textId="77777777" w:rsidR="00EA3C9B" w:rsidRDefault="00EA3C9B" w:rsidP="008438BF">
      <w:pPr>
        <w:pStyle w:val="TableFigure"/>
        <w:rPr>
          <w:lang w:val="en-IE"/>
        </w:rPr>
      </w:pPr>
    </w:p>
    <w:p w14:paraId="21C5C93C" w14:textId="77777777" w:rsidR="008438BF" w:rsidRDefault="008438BF" w:rsidP="008438BF">
      <w:pPr>
        <w:pStyle w:val="TableFigure"/>
        <w:rPr>
          <w:lang w:val="en-IE"/>
        </w:rPr>
      </w:pPr>
      <w:r>
        <w:rPr>
          <w:noProof/>
          <w:lang w:val="en-IE"/>
        </w:rPr>
        <w:drawing>
          <wp:inline distT="0" distB="0" distL="0" distR="0" wp14:anchorId="2FED9F0E" wp14:editId="49FBA55E">
            <wp:extent cx="2800350" cy="18669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2800350" cy="1866900"/>
                    </a:xfrm>
                    <a:prstGeom prst="rect">
                      <a:avLst/>
                    </a:prstGeom>
                  </pic:spPr>
                </pic:pic>
              </a:graphicData>
            </a:graphic>
          </wp:inline>
        </w:drawing>
      </w:r>
    </w:p>
    <w:p w14:paraId="2A5490F0" w14:textId="77777777" w:rsidR="0073247A" w:rsidRDefault="0073247A" w:rsidP="008438BF">
      <w:pPr>
        <w:ind w:firstLine="0"/>
      </w:pPr>
    </w:p>
    <w:p w14:paraId="65DEC427" w14:textId="2083EEEB" w:rsidR="00D7249C" w:rsidRDefault="00D7249C" w:rsidP="00D7249C">
      <w:pPr>
        <w:pStyle w:val="Heading3"/>
      </w:pPr>
      <w:r>
        <w:t xml:space="preserve">Change in sample size </w:t>
      </w:r>
      <w:r w:rsidR="00BC32C7">
        <w:t>per study</w:t>
      </w:r>
      <w:r>
        <w:t xml:space="preserve"> over time</w:t>
      </w:r>
    </w:p>
    <w:p w14:paraId="00C5EFE0" w14:textId="20DCC396" w:rsidR="00D7249C" w:rsidRPr="001C1689" w:rsidRDefault="005411B3" w:rsidP="005411B3">
      <w:r>
        <w:t xml:space="preserve">Change in sample sizes over time was quantified by calculating the median sample size for each year. </w:t>
      </w:r>
      <w:r w:rsidR="002578D2">
        <w:t xml:space="preserve">In </w:t>
      </w:r>
      <w:r>
        <w:t>order to illustrate the change in sample sizes used in all IRAP studies over time, median</w:t>
      </w:r>
      <w:r w:rsidR="00033D34">
        <w:t xml:space="preserve"> sample size per study per year using all studies was </w:t>
      </w:r>
      <w:r>
        <w:t xml:space="preserve">calculated (see Figure 2, green line). </w:t>
      </w:r>
      <w:r w:rsidR="006E22CF">
        <w:t xml:space="preserve">In this and all subsequent figures, the straight line represents the fitted </w:t>
      </w:r>
      <w:r w:rsidR="00D97B35">
        <w:t xml:space="preserve">Ordinary Least Squares </w:t>
      </w:r>
      <w:r w:rsidR="006E22CF">
        <w:t xml:space="preserve">linear regression line (discussed later) and the shaded region around it represents its </w:t>
      </w:r>
      <w:r w:rsidR="00357841">
        <w:t xml:space="preserve">95% Confidence Interval. </w:t>
      </w:r>
      <w:r w:rsidR="00B8296B">
        <w:t>As can be seen in the plot, median sample size</w:t>
      </w:r>
      <w:r w:rsidR="0037349C">
        <w:t>s</w:t>
      </w:r>
      <w:r w:rsidR="00B8296B">
        <w:t xml:space="preserve"> in IRAP studies </w:t>
      </w:r>
      <w:r w:rsidR="007F3102">
        <w:t>are</w:t>
      </w:r>
      <w:r w:rsidR="00B8296B">
        <w:t xml:space="preserve"> </w:t>
      </w:r>
      <w:r w:rsidR="007F3102">
        <w:t xml:space="preserve">small </w:t>
      </w:r>
      <w:r w:rsidR="00B8296B">
        <w:t>(range 1</w:t>
      </w:r>
      <w:r w:rsidR="00A25044">
        <w:t>2</w:t>
      </w:r>
      <w:r w:rsidR="00B8296B">
        <w:t xml:space="preserve"> to </w:t>
      </w:r>
      <w:r w:rsidR="00A25044">
        <w:t>64</w:t>
      </w:r>
      <w:r w:rsidR="00B8296B">
        <w:t>).</w:t>
      </w:r>
      <w:r w:rsidR="00490A2B">
        <w:t xml:space="preserve"> Notably, given that these are medians, </w:t>
      </w:r>
      <w:r w:rsidR="00490A2B" w:rsidRPr="001C1689">
        <w:t>this also implies that half of studies in each year employ samples that are even smaller than this.</w:t>
      </w:r>
      <w:r w:rsidR="00B8296B" w:rsidRPr="001C1689">
        <w:t xml:space="preserve"> </w:t>
      </w:r>
      <w:r w:rsidR="008C0137" w:rsidRPr="001C1689">
        <w:t xml:space="preserve">Data from all plots are available in table format in the supplementary materials. </w:t>
      </w:r>
    </w:p>
    <w:p w14:paraId="03600D93" w14:textId="7266A200" w:rsidR="00CA2112" w:rsidRDefault="00D96B93" w:rsidP="005411B3">
      <w:r w:rsidRPr="001C1689">
        <w:t>In order to quantify change in an accessible manner, a</w:t>
      </w:r>
      <w:r w:rsidR="00DB13DF" w:rsidRPr="001C1689">
        <w:t>n Ordinary Least Squares</w:t>
      </w:r>
      <w:r w:rsidRPr="001C1689">
        <w:t xml:space="preserve"> linear regression</w:t>
      </w:r>
      <w:r>
        <w:t xml:space="preserve"> was fit to the data with </w:t>
      </w:r>
      <w:r w:rsidR="007E134C">
        <w:t xml:space="preserve">median </w:t>
      </w:r>
      <w:r>
        <w:t>sample size as the dependent variable and year as the independent</w:t>
      </w:r>
      <w:r w:rsidR="00F31442">
        <w:t xml:space="preserve"> variable</w:t>
      </w:r>
      <w:r>
        <w:t xml:space="preserve">. </w:t>
      </w:r>
      <w:r w:rsidR="00CD2ABD">
        <w:t>Year was rescored so that 2006 was the intercept.</w:t>
      </w:r>
      <w:r>
        <w:t xml:space="preserve"> </w:t>
      </w:r>
      <w:r w:rsidR="00CD2ABD">
        <w:t xml:space="preserve">Results demonstrated that </w:t>
      </w:r>
      <w:r w:rsidR="002D781D">
        <w:t xml:space="preserve">estimated </w:t>
      </w:r>
      <w:r w:rsidR="005D5204">
        <w:t xml:space="preserve">median </w:t>
      </w:r>
      <w:r w:rsidR="002D781D">
        <w:t xml:space="preserve">sample size </w:t>
      </w:r>
      <w:r w:rsidR="00B179B9">
        <w:t xml:space="preserve">per study </w:t>
      </w:r>
      <w:r w:rsidR="00A61AA9">
        <w:t xml:space="preserve">was </w:t>
      </w:r>
      <w:r w:rsidR="00B25FD3">
        <w:t>increasing</w:t>
      </w:r>
      <w:r w:rsidR="002D781D">
        <w:t xml:space="preserve"> from </w:t>
      </w:r>
      <w:r w:rsidR="00770193">
        <w:t xml:space="preserve">an estimated </w:t>
      </w:r>
      <w:r w:rsidR="00236D73" w:rsidRPr="00236D73">
        <w:t>22.5</w:t>
      </w:r>
      <w:r w:rsidR="002D781D">
        <w:t>, 95% CI [</w:t>
      </w:r>
      <w:r w:rsidR="00236D73" w:rsidRPr="00236D73">
        <w:t>10.7, 34.2</w:t>
      </w:r>
      <w:r w:rsidR="002D781D">
        <w:t xml:space="preserve">] in 2006 </w:t>
      </w:r>
      <w:r w:rsidR="000F7E5C">
        <w:t xml:space="preserve">(the model intercept) </w:t>
      </w:r>
      <w:r w:rsidR="002D781D">
        <w:t xml:space="preserve">by an average of </w:t>
      </w:r>
      <w:r w:rsidR="0054347D" w:rsidRPr="0054347D">
        <w:t>1.8</w:t>
      </w:r>
      <w:r w:rsidR="002D781D">
        <w:t>, 95% CI [</w:t>
      </w:r>
      <w:r w:rsidR="0054347D" w:rsidRPr="0054347D">
        <w:t>0.6, 3.1</w:t>
      </w:r>
      <w:r w:rsidR="002D781D">
        <w:t>]</w:t>
      </w:r>
      <w:r w:rsidR="0054347D">
        <w:t xml:space="preserve">, </w:t>
      </w:r>
      <w:r w:rsidR="0054347D" w:rsidRPr="0054347D">
        <w:rPr>
          <w:i/>
          <w:iCs/>
        </w:rPr>
        <w:t>p</w:t>
      </w:r>
      <w:r w:rsidR="0054347D">
        <w:t xml:space="preserve"> = </w:t>
      </w:r>
      <w:r w:rsidR="0054347D" w:rsidRPr="0054347D">
        <w:t>.008</w:t>
      </w:r>
      <w:r w:rsidR="002D781D">
        <w:t xml:space="preserve"> participants per year</w:t>
      </w:r>
      <w:r w:rsidR="00087F01">
        <w:t xml:space="preserve"> (see Figure 2, green line).</w:t>
      </w:r>
    </w:p>
    <w:p w14:paraId="17EAC5A4" w14:textId="48F1ADE4" w:rsidR="00D96B93" w:rsidRDefault="00D521A0" w:rsidP="00D521A0">
      <w:pPr>
        <w:pStyle w:val="Heading3"/>
      </w:pPr>
      <w:r>
        <w:t xml:space="preserve">Change in sample size per </w:t>
      </w:r>
      <w:r w:rsidR="00EE326D">
        <w:t>group</w:t>
      </w:r>
      <w:r>
        <w:t xml:space="preserve"> over time</w:t>
      </w:r>
    </w:p>
    <w:p w14:paraId="7237A0D2" w14:textId="759D33F3" w:rsidR="001D1B8C" w:rsidRDefault="00CA2112" w:rsidP="00872BB1">
      <w:r>
        <w:t>While th</w:t>
      </w:r>
      <w:r w:rsidR="00207CAA">
        <w:t>e previous</w:t>
      </w:r>
      <w:r>
        <w:t xml:space="preserve"> quantification benefits from including data</w:t>
      </w:r>
      <w:r w:rsidR="00B44045">
        <w:t xml:space="preserve"> from all studies and therefore providing an overview of the literature</w:t>
      </w:r>
      <w:r>
        <w:t xml:space="preserve">, it does not necessarily compare like with like </w:t>
      </w:r>
      <w:r w:rsidR="006B62D4">
        <w:t xml:space="preserve">over time </w:t>
      </w:r>
      <w:r>
        <w:t>in a way that facilitates understanding statistical power. For example, imagine two studies: the first has a sample size of 100 in two between-subject conditions, the second has a sample size of 1</w:t>
      </w:r>
      <w:r w:rsidR="005A1C9D">
        <w:t>5</w:t>
      </w:r>
      <w:r>
        <w:t xml:space="preserve">0 in three between-subject conditions. The studies have different sample sizes, but this does not translate to them having higher statistical power for their pairwise </w:t>
      </w:r>
      <w:r>
        <w:t>group comparisons: both have an average of 50 participants per group. In order to compare like with like</w:t>
      </w:r>
      <w:r w:rsidR="00033D34">
        <w:t xml:space="preserve">, it is useful to also plot median sample per </w:t>
      </w:r>
      <w:r w:rsidR="00797ADA">
        <w:t xml:space="preserve">group (aka cell within the factorial design). </w:t>
      </w:r>
      <w:r w:rsidR="001D1B8C">
        <w:t>Median sample size per experimental group per year was therefore calculated</w:t>
      </w:r>
      <w:r w:rsidR="005836B4">
        <w:t xml:space="preserve"> by dividing the study sample size by the number of between-subjects groups employed within each study</w:t>
      </w:r>
      <w:r w:rsidR="001D1B8C">
        <w:t>.</w:t>
      </w:r>
      <w:r w:rsidR="005836B4">
        <w:t xml:space="preserve"> Similarly,</w:t>
      </w:r>
      <w:r w:rsidR="00815A94">
        <w:t xml:space="preserve"> in order to compare like with like, only studies employing between groups comparisons were included (69.5% of all studies).</w:t>
      </w:r>
      <w:r w:rsidR="00806363">
        <w:t xml:space="preserve"> </w:t>
      </w:r>
      <w:r w:rsidR="00133DB6">
        <w:t xml:space="preserve">This rationale follows that employed by Fraley et al. (2022). </w:t>
      </w:r>
      <w:r w:rsidR="001D1B8C">
        <w:t xml:space="preserve">Figure 2 therefore also plots median sample size per study per year using all studies was calculated (see Figure 2, </w:t>
      </w:r>
      <w:r w:rsidR="00872BB1">
        <w:t>blue</w:t>
      </w:r>
      <w:r w:rsidR="001D1B8C">
        <w:t xml:space="preserve"> line). </w:t>
      </w:r>
    </w:p>
    <w:p w14:paraId="5D946338" w14:textId="36D3E942" w:rsidR="003661B7" w:rsidRDefault="001937E2" w:rsidP="00967DD4">
      <w:r>
        <w:t xml:space="preserve">A similar </w:t>
      </w:r>
      <w:r w:rsidR="001A3262">
        <w:t xml:space="preserve">regression was fitted </w:t>
      </w:r>
      <w:r>
        <w:t xml:space="preserve">this time using </w:t>
      </w:r>
      <w:r w:rsidR="00E96C82">
        <w:t xml:space="preserve">median </w:t>
      </w:r>
      <w:r w:rsidR="001A3262">
        <w:t>sample sizes per grou</w:t>
      </w:r>
      <w:r>
        <w:t>p as the dependent variable</w:t>
      </w:r>
      <w:r w:rsidR="001A3262">
        <w:t xml:space="preserve">. </w:t>
      </w:r>
      <w:r w:rsidR="001D1B8C">
        <w:t xml:space="preserve">Results demonstrated that estimated </w:t>
      </w:r>
      <w:r w:rsidR="009B675C">
        <w:t xml:space="preserve">median </w:t>
      </w:r>
      <w:r w:rsidR="001D1B8C">
        <w:t xml:space="preserve">sample size per </w:t>
      </w:r>
      <w:r w:rsidR="00A61AA9">
        <w:t>group</w:t>
      </w:r>
      <w:r w:rsidR="001D1B8C">
        <w:t xml:space="preserve"> </w:t>
      </w:r>
      <w:r w:rsidR="00A61AA9">
        <w:t>was</w:t>
      </w:r>
      <w:r w:rsidR="001D1B8C">
        <w:t xml:space="preserve"> increasing from an estimated </w:t>
      </w:r>
      <w:r w:rsidR="00713746" w:rsidRPr="00713746">
        <w:t>10.2</w:t>
      </w:r>
      <w:r w:rsidR="001D1B8C">
        <w:t>, 95% CI [</w:t>
      </w:r>
      <w:r w:rsidR="00713746" w:rsidRPr="00713746">
        <w:t>6.8, 13.7</w:t>
      </w:r>
      <w:r w:rsidR="001D1B8C">
        <w:t xml:space="preserve">] in 2006 (the model intercept) by an average of </w:t>
      </w:r>
      <w:r w:rsidR="00713746" w:rsidRPr="00713746">
        <w:t>0.9</w:t>
      </w:r>
      <w:r w:rsidR="001D1B8C">
        <w:t>, 95% CI [</w:t>
      </w:r>
      <w:r w:rsidR="00713746" w:rsidRPr="00713746">
        <w:t>0.5, 1.2</w:t>
      </w:r>
      <w:r w:rsidR="001D1B8C">
        <w:t>]</w:t>
      </w:r>
      <w:r w:rsidR="00713746">
        <w:t xml:space="preserve">, </w:t>
      </w:r>
      <w:r w:rsidR="00713746" w:rsidRPr="00713746">
        <w:rPr>
          <w:i/>
          <w:iCs/>
        </w:rPr>
        <w:t>p</w:t>
      </w:r>
      <w:r w:rsidR="00713746">
        <w:t xml:space="preserve"> </w:t>
      </w:r>
      <w:r w:rsidR="00713746" w:rsidRPr="00713746">
        <w:t>&lt;</w:t>
      </w:r>
      <w:r w:rsidR="00713746">
        <w:t xml:space="preserve"> </w:t>
      </w:r>
      <w:r w:rsidR="00713746" w:rsidRPr="00713746">
        <w:t>.001</w:t>
      </w:r>
      <w:r w:rsidR="001D1B8C">
        <w:t xml:space="preserve"> participants per year</w:t>
      </w:r>
      <w:r w:rsidR="00FB4F4C">
        <w:t xml:space="preserve"> (see Figure 2, blue line)</w:t>
      </w:r>
      <w:r w:rsidR="001D1B8C">
        <w:t xml:space="preserve">. </w:t>
      </w:r>
      <w:r w:rsidR="00841FE4">
        <w:t xml:space="preserve">Caveats about robustness notwithstanding, because this analysis compares like with like better than the previous one, </w:t>
      </w:r>
      <w:r w:rsidR="00C55CF6">
        <w:t>these result</w:t>
      </w:r>
      <w:r w:rsidR="00841FE4">
        <w:t xml:space="preserve"> likely represent </w:t>
      </w:r>
      <w:r w:rsidR="00C55CF6">
        <w:t xml:space="preserve">a better more appropriate estimation </w:t>
      </w:r>
      <w:r w:rsidR="00841FE4">
        <w:t>of the change in sample sizes over time</w:t>
      </w:r>
      <w:r w:rsidR="00C55CF6">
        <w:t xml:space="preserve"> with regard to implications for statistical power.</w:t>
      </w:r>
    </w:p>
    <w:p w14:paraId="009DCAD2" w14:textId="30523E9E" w:rsidR="008A3165" w:rsidRDefault="008A3165" w:rsidP="008A3165">
      <w:pPr>
        <w:pStyle w:val="TableFigure"/>
        <w:rPr>
          <w:lang w:val="en-IE"/>
        </w:rPr>
      </w:pPr>
      <w:r w:rsidRPr="00745B2B">
        <w:rPr>
          <w:b/>
          <w:bCs/>
          <w:lang w:val="en-IE"/>
        </w:rPr>
        <w:t xml:space="preserve">Figure </w:t>
      </w:r>
      <w:r>
        <w:rPr>
          <w:b/>
          <w:bCs/>
          <w:lang w:val="en-IE"/>
        </w:rPr>
        <w:t>2</w:t>
      </w:r>
      <w:r w:rsidRPr="00745B2B">
        <w:rPr>
          <w:b/>
          <w:bCs/>
          <w:lang w:val="en-IE"/>
        </w:rPr>
        <w:t>.</w:t>
      </w:r>
      <w:r>
        <w:rPr>
          <w:lang w:val="en-IE"/>
        </w:rPr>
        <w:t xml:space="preserve"> Median sample size per year in IRAP studies</w:t>
      </w:r>
    </w:p>
    <w:p w14:paraId="7A3A7974" w14:textId="77777777" w:rsidR="00EA3C9B" w:rsidRDefault="00EA3C9B" w:rsidP="008A3165">
      <w:pPr>
        <w:pStyle w:val="TableFigure"/>
        <w:rPr>
          <w:lang w:val="en-IE"/>
        </w:rPr>
      </w:pPr>
    </w:p>
    <w:p w14:paraId="407A7BA2" w14:textId="77777777" w:rsidR="008A3165" w:rsidRPr="00B878FF" w:rsidRDefault="008A3165" w:rsidP="008A3165">
      <w:pPr>
        <w:pStyle w:val="TableFigure"/>
        <w:rPr>
          <w:lang w:val="en-IE"/>
        </w:rPr>
      </w:pPr>
      <w:r>
        <w:rPr>
          <w:noProof/>
          <w:lang w:val="en-IE"/>
        </w:rPr>
        <w:drawing>
          <wp:inline distT="0" distB="0" distL="0" distR="0" wp14:anchorId="35E5C92D" wp14:editId="4B6381B0">
            <wp:extent cx="2800350" cy="2333625"/>
            <wp:effectExtent l="0" t="0" r="635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2B218EA9" w14:textId="77777777" w:rsidR="00D51E2D" w:rsidRDefault="00D51E2D" w:rsidP="00DC4648">
      <w:pPr>
        <w:pStyle w:val="Heading2"/>
      </w:pPr>
    </w:p>
    <w:p w14:paraId="2B1EC256" w14:textId="640B935F" w:rsidR="00DC4648" w:rsidRDefault="00DC4648" w:rsidP="00DC4648">
      <w:pPr>
        <w:pStyle w:val="Heading2"/>
      </w:pPr>
      <w:r>
        <w:t>Statistical power in the IRAP literature</w:t>
      </w:r>
    </w:p>
    <w:p w14:paraId="4933EEE2" w14:textId="76913F8A" w:rsidR="000E513E" w:rsidRDefault="00393C40" w:rsidP="00944114">
      <w:r>
        <w:t xml:space="preserve">I then quantified the median statistical power that these median sample sizes imply. It is important to recall that statistical power is a function of multiple variables other than sample size, and power and sample size should not be treated as synonymous. Power is a function of (1) a specific type of test, (2) its alpha level, (3) whether one-tailed or two-tailed hypotheses are employed, (4) the sample size estimate, and (5) the effect size of interest. Choices must be made for each of these in order to estimate power. As in Fraley et al. (2022), I therefore (1) limited my consideration to specific </w:t>
      </w:r>
      <w:r>
        <w:lastRenderedPageBreak/>
        <w:t xml:space="preserve">analyses (i.e., independent </w:t>
      </w:r>
      <w:r w:rsidRPr="00327AA9">
        <w:rPr>
          <w:i/>
          <w:iCs/>
        </w:rPr>
        <w:t>t</w:t>
      </w:r>
      <w:r>
        <w:t xml:space="preserve">-tests or Pearson’s </w:t>
      </w:r>
      <w:r w:rsidRPr="002F0D78">
        <w:rPr>
          <w:i/>
          <w:iCs/>
        </w:rPr>
        <w:t>r</w:t>
      </w:r>
      <w:r>
        <w:t xml:space="preserve"> correlations, using equivalent effect sizes for each); (2) employed the standard alpha level of .05; (3) employed modal two-tailed comparisons; (4) estimated the median sample size from the literature that used broadly consistent designs (i.e., median </w:t>
      </w:r>
      <w:r w:rsidRPr="00FE4828">
        <w:rPr>
          <w:i/>
          <w:iCs/>
        </w:rPr>
        <w:t>N</w:t>
      </w:r>
      <w:r>
        <w:t xml:space="preserve"> estimated from studies that reported at least one between-</w:t>
      </w:r>
      <w:r w:rsidR="006A68B6">
        <w:t>subjects</w:t>
      </w:r>
      <w:r>
        <w:t xml:space="preserve"> comparison, excluding exclusively within-sample designs); and (5) estimated the ability to detect an effect size of Cohen’s </w:t>
      </w:r>
      <w:r w:rsidRPr="00FE4828">
        <w:rPr>
          <w:i/>
          <w:iCs/>
        </w:rPr>
        <w:t>d</w:t>
      </w:r>
      <w:r>
        <w:t xml:space="preserve"> = </w:t>
      </w:r>
      <w:r w:rsidRPr="00FE4828">
        <w:t>.408</w:t>
      </w:r>
      <w:r>
        <w:t xml:space="preserve">. This effect size is equivalent to a Pearson’s </w:t>
      </w:r>
      <w:r w:rsidRPr="00A94C8F">
        <w:rPr>
          <w:i/>
          <w:iCs/>
        </w:rPr>
        <w:t>r</w:t>
      </w:r>
      <w:r>
        <w:t xml:space="preserve"> = .20 (as used in as used in Fraley et al., 2022), which has been shown in multiple meta-analyses to be approximately the average size effect found across the psychology research literature </w:t>
      </w:r>
      <w:r>
        <w:fldChar w:fldCharType="begin"/>
      </w:r>
      <w:r>
        <w:instrText xml:space="preserve"> ADDIN ZOTERO_ITEM CSL_CITATION {"citationID":"PycyKkaY","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fldChar w:fldCharType="separate"/>
      </w:r>
      <w:r>
        <w:rPr>
          <w:noProof/>
        </w:rPr>
        <w:t>(Gignac &amp; Szodorai, 2016; Hemphill, 2003; Richard et al., 2003)</w:t>
      </w:r>
      <w:r>
        <w:fldChar w:fldCharType="end"/>
      </w:r>
      <w:r>
        <w:t xml:space="preserve">. </w:t>
      </w:r>
    </w:p>
    <w:p w14:paraId="3D3F8FC3" w14:textId="6C73376F" w:rsidR="000B3720" w:rsidRDefault="000B3720" w:rsidP="000B3720">
      <w:r>
        <w:t xml:space="preserve">Implied statistical was calculated using the above parameters for each year using the R package pwr </w:t>
      </w:r>
      <w:r>
        <w:fldChar w:fldCharType="begin"/>
      </w:r>
      <w:r>
        <w:instrText xml:space="preserve"> ADDIN ZOTERO_ITEM CSL_CITATION {"citationID":"3Sz8un8Y","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fldChar w:fldCharType="separate"/>
      </w:r>
      <w:r>
        <w:rPr>
          <w:noProof/>
        </w:rPr>
        <w:t>(Champely, 2016)</w:t>
      </w:r>
      <w:r>
        <w:fldChar w:fldCharType="end"/>
      </w:r>
      <w:r>
        <w:t xml:space="preserve">. Results can be found in Figure 3. The dotted line represents Cohen’s </w:t>
      </w:r>
      <w:r>
        <w:fldChar w:fldCharType="begin"/>
      </w:r>
      <w:r>
        <w:instrText xml:space="preserve"> ADDIN ZOTERO_ITEM CSL_CITATION {"citationID":"j0YvdFDZ","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commonly accepted guideline for a minimum of at least .80 power. As can be seen in the plot, implied statistical power to detect an average effect size in the IRAP literature is very low (range .10 to .34).  </w:t>
      </w:r>
    </w:p>
    <w:p w14:paraId="45671455" w14:textId="6B339FC6" w:rsidR="005F3299" w:rsidRDefault="005F3299" w:rsidP="005F3299">
      <w:pPr>
        <w:pStyle w:val="TableFigure"/>
        <w:rPr>
          <w:lang w:val="en-IE"/>
        </w:rPr>
      </w:pPr>
      <w:r w:rsidRPr="00745B2B">
        <w:rPr>
          <w:b/>
          <w:bCs/>
          <w:lang w:val="en-IE"/>
        </w:rPr>
        <w:t xml:space="preserve">Figure </w:t>
      </w:r>
      <w:r>
        <w:rPr>
          <w:b/>
          <w:bCs/>
          <w:lang w:val="en-IE"/>
        </w:rPr>
        <w:t>3</w:t>
      </w:r>
      <w:r w:rsidRPr="00745B2B">
        <w:rPr>
          <w:b/>
          <w:bCs/>
          <w:lang w:val="en-IE"/>
        </w:rPr>
        <w:t>.</w:t>
      </w:r>
      <w:r>
        <w:rPr>
          <w:lang w:val="en-IE"/>
        </w:rPr>
        <w:t xml:space="preserve"> </w:t>
      </w:r>
      <w:r w:rsidR="00E94C87">
        <w:rPr>
          <w:lang w:val="en-IE"/>
        </w:rPr>
        <w:t xml:space="preserve">The statistical power to detect the average published effect size (Cohen’s </w:t>
      </w:r>
      <w:r w:rsidR="00E94C87" w:rsidRPr="00345641">
        <w:rPr>
          <w:i/>
          <w:iCs/>
          <w:lang w:val="en-IE"/>
        </w:rPr>
        <w:t>d</w:t>
      </w:r>
      <w:r w:rsidR="00E94C87">
        <w:rPr>
          <w:lang w:val="en-IE"/>
        </w:rPr>
        <w:t xml:space="preserve"> = 0.408 or Pearson’s </w:t>
      </w:r>
      <w:r w:rsidR="00E94C87" w:rsidRPr="00345641">
        <w:rPr>
          <w:i/>
          <w:iCs/>
          <w:lang w:val="en-IE"/>
        </w:rPr>
        <w:t>r</w:t>
      </w:r>
      <w:r w:rsidR="00E94C87">
        <w:rPr>
          <w:lang w:val="en-IE"/>
        </w:rPr>
        <w:t xml:space="preserve"> = 0.20) </w:t>
      </w:r>
      <w:r>
        <w:rPr>
          <w:lang w:val="en-IE"/>
        </w:rPr>
        <w:t>implied by median sample size per group per year in IRAP studies</w:t>
      </w:r>
    </w:p>
    <w:p w14:paraId="3DAE932D" w14:textId="77777777" w:rsidR="00EA3C9B" w:rsidRDefault="00EA3C9B" w:rsidP="005F3299">
      <w:pPr>
        <w:pStyle w:val="TableFigure"/>
        <w:rPr>
          <w:lang w:val="en-IE"/>
        </w:rPr>
      </w:pPr>
    </w:p>
    <w:p w14:paraId="1E83DF84" w14:textId="77777777" w:rsidR="005F3299" w:rsidRDefault="005F3299" w:rsidP="005F3299">
      <w:pPr>
        <w:ind w:firstLine="0"/>
      </w:pPr>
      <w:r>
        <w:rPr>
          <w:noProof/>
        </w:rPr>
        <w:drawing>
          <wp:inline distT="0" distB="0" distL="0" distR="0" wp14:anchorId="7CB79857" wp14:editId="2A5C4E2C">
            <wp:extent cx="2800350" cy="18669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a:extLst>
                        <a:ext uri="{28A0092B-C50C-407E-A947-70E740481C1C}">
                          <a14:useLocalDpi xmlns:a14="http://schemas.microsoft.com/office/drawing/2010/main" val="0"/>
                        </a:ext>
                      </a:extLst>
                    </a:blip>
                    <a:stretch>
                      <a:fillRect/>
                    </a:stretch>
                  </pic:blipFill>
                  <pic:spPr>
                    <a:xfrm>
                      <a:off x="0" y="0"/>
                      <a:ext cx="2800350" cy="1866900"/>
                    </a:xfrm>
                    <a:prstGeom prst="rect">
                      <a:avLst/>
                    </a:prstGeom>
                  </pic:spPr>
                </pic:pic>
              </a:graphicData>
            </a:graphic>
          </wp:inline>
        </w:drawing>
      </w:r>
    </w:p>
    <w:p w14:paraId="44228E3D" w14:textId="77777777" w:rsidR="005F3299" w:rsidRDefault="005F3299" w:rsidP="005F3299">
      <w:pPr>
        <w:pStyle w:val="Heading2"/>
      </w:pPr>
    </w:p>
    <w:p w14:paraId="72EE9215" w14:textId="0CE375E1" w:rsidR="005F3299" w:rsidRDefault="00FB18F1" w:rsidP="00FB18F1">
      <w:r>
        <w:t>In order to illustrate the magnitude of change in power over time, power and median sample size were entered into a regression</w:t>
      </w:r>
      <w:r w:rsidR="0060721D">
        <w:t xml:space="preserve"> as the dependent variable</w:t>
      </w:r>
      <w:r>
        <w:t xml:space="preserve">, </w:t>
      </w:r>
      <w:r w:rsidR="0060721D">
        <w:t xml:space="preserve">otherwise </w:t>
      </w:r>
      <w:r>
        <w:t xml:space="preserve">similar to the previous analyses. Results demonstrated that </w:t>
      </w:r>
      <w:r w:rsidR="00E42CBA">
        <w:t xml:space="preserve">the implied statistical power to detect </w:t>
      </w:r>
      <w:r w:rsidR="00A86C77">
        <w:t>the average published</w:t>
      </w:r>
      <w:r w:rsidR="00E42CBA">
        <w:t xml:space="preserve"> effect size (</w:t>
      </w:r>
      <w:r w:rsidR="00E42CBA" w:rsidRPr="00D51E2D">
        <w:t xml:space="preserve">Cohen’s </w:t>
      </w:r>
      <w:r w:rsidR="00E42CBA" w:rsidRPr="00D51E2D">
        <w:rPr>
          <w:i/>
          <w:iCs/>
        </w:rPr>
        <w:t>d</w:t>
      </w:r>
      <w:r w:rsidR="00E42CBA" w:rsidRPr="00D51E2D">
        <w:t xml:space="preserve"> = 0.408</w:t>
      </w:r>
      <w:r w:rsidR="00E42CBA">
        <w:t xml:space="preserve">, equivalent to Pearson’s </w:t>
      </w:r>
      <w:r w:rsidR="00E42CBA" w:rsidRPr="00472AEA">
        <w:rPr>
          <w:i/>
          <w:iCs/>
        </w:rPr>
        <w:t>r</w:t>
      </w:r>
      <w:r w:rsidR="00E42CBA">
        <w:t xml:space="preserve"> = 0.20) </w:t>
      </w:r>
      <w:r>
        <w:t xml:space="preserve">was increasing from an estimated </w:t>
      </w:r>
      <w:r w:rsidR="00312087" w:rsidRPr="00312087">
        <w:t>.142</w:t>
      </w:r>
      <w:r>
        <w:t>, 95% CI [</w:t>
      </w:r>
      <w:r w:rsidR="00312087" w:rsidRPr="00312087">
        <w:t>.108, .177</w:t>
      </w:r>
      <w:r>
        <w:t xml:space="preserve">] in 2006 (the model intercept) by an average of </w:t>
      </w:r>
      <w:r w:rsidR="00312087" w:rsidRPr="00312087">
        <w:t>.009</w:t>
      </w:r>
      <w:r>
        <w:t>, 95% CI [</w:t>
      </w:r>
      <w:r w:rsidR="00312087" w:rsidRPr="00312087">
        <w:t>.005, .012</w:t>
      </w:r>
      <w:r>
        <w:t>]</w:t>
      </w:r>
      <w:r w:rsidR="00312087">
        <w:t xml:space="preserve">, </w:t>
      </w:r>
      <w:r w:rsidR="00312087" w:rsidRPr="00312087">
        <w:rPr>
          <w:i/>
          <w:iCs/>
        </w:rPr>
        <w:t>p</w:t>
      </w:r>
      <w:r w:rsidR="00312087">
        <w:t xml:space="preserve"> </w:t>
      </w:r>
      <w:r w:rsidR="00312087" w:rsidRPr="00312087">
        <w:t>&lt;</w:t>
      </w:r>
      <w:r w:rsidR="00312087">
        <w:t xml:space="preserve"> </w:t>
      </w:r>
      <w:r w:rsidR="00312087" w:rsidRPr="00312087">
        <w:t>.001</w:t>
      </w:r>
      <w:r>
        <w:t xml:space="preserve"> participants per year. </w:t>
      </w:r>
      <w:r w:rsidR="00911A37">
        <w:t>This</w:t>
      </w:r>
      <w:r>
        <w:t xml:space="preserve"> estimate was used to calculate how long it would take to achieve Cohen’s </w:t>
      </w:r>
      <w:r>
        <w:fldChar w:fldCharType="begin"/>
      </w:r>
      <w:r>
        <w:instrText xml:space="preserve"> ADDIN ZOTERO_ITEM CSL_CITATION {"citationID":"Ey4re3G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recommendation of power of at least .80. If this linear rate of growth continued, the median IRAP sample size would take another </w:t>
      </w:r>
      <w:r w:rsidR="00143264">
        <w:t>58</w:t>
      </w:r>
      <w:r>
        <w:t xml:space="preserve"> years to reach this </w:t>
      </w:r>
      <w:r>
        <w:t>commonly accepted minimum for statistical power</w:t>
      </w:r>
      <w:r w:rsidR="00143264">
        <w:t xml:space="preserve"> (i.e., in 2080).</w:t>
      </w:r>
      <w:r w:rsidR="007A7F51">
        <w:t xml:space="preserve"> </w:t>
      </w:r>
    </w:p>
    <w:p w14:paraId="4156A771" w14:textId="2D0050BF" w:rsidR="00DC4648" w:rsidRDefault="00DC4648" w:rsidP="00DC4648">
      <w:pPr>
        <w:pStyle w:val="Heading2"/>
      </w:pPr>
      <w:r>
        <w:t xml:space="preserve">Comparing the IRAP literature </w:t>
      </w:r>
      <w:r w:rsidR="0037362C">
        <w:t xml:space="preserve">with </w:t>
      </w:r>
      <w:r>
        <w:t xml:space="preserve">Social and Personality Psychology </w:t>
      </w:r>
    </w:p>
    <w:p w14:paraId="38866248" w14:textId="3319AE72" w:rsidR="007932F0" w:rsidRDefault="007932F0" w:rsidP="00CF4AE9">
      <w:r>
        <w:t xml:space="preserve">The analyses reported in the previous section demonstrate that median sample sizes and implied statistical power in the IRAP literature are low in absolute terms. It is useful to </w:t>
      </w:r>
      <w:r w:rsidR="004705B1">
        <w:t xml:space="preserve">supplement this with a relative comparison, i.e., to research in other areas, using the dataset provided by Fraley et al. (2022). </w:t>
      </w:r>
      <w:r w:rsidR="00CF4AE9">
        <w:t xml:space="preserve">Whereas Fraley et al. (2022) calculated median sample size by journal, I calculate a single overall median for Social and Personality and psychology in order to make a simple comparison between these two literatures. </w:t>
      </w:r>
    </w:p>
    <w:p w14:paraId="01F7CDFE" w14:textId="2CF59BD6" w:rsidR="00681923" w:rsidRDefault="00A90ED8" w:rsidP="00681923">
      <w:r>
        <w:t xml:space="preserve">However, Fraley et al. (2022) did not extract the number of between-subjects groups employed in each study, only the design (between, within, or mixed within-between) and sample size. The most direct and informative comparison possible with the IRAP literature is therefore the comparison of median sample sizes by study in studies that employed between-subjects comparisons (i.e., where the analyses in the previous section compared medians by group rather than by study). Medians and power will therefore differ between the analyses reported in these analyses and those reported in the previous section. </w:t>
      </w:r>
      <w:r w:rsidR="008C7A91">
        <w:t xml:space="preserve">Analyses in the previous section represent more appropriate absolute estimates, whereas those reported here are more useful for comparisons. </w:t>
      </w:r>
    </w:p>
    <w:p w14:paraId="4BD1276D" w14:textId="36855728" w:rsidR="00681923" w:rsidRDefault="00681923" w:rsidP="00681923">
      <w:pPr>
        <w:pStyle w:val="TableFigure"/>
        <w:rPr>
          <w:lang w:val="en-IE"/>
        </w:rPr>
      </w:pPr>
      <w:r w:rsidRPr="00745B2B">
        <w:rPr>
          <w:b/>
          <w:bCs/>
          <w:lang w:val="en-IE"/>
        </w:rPr>
        <w:t xml:space="preserve">Figure </w:t>
      </w:r>
      <w:r>
        <w:rPr>
          <w:b/>
          <w:bCs/>
          <w:lang w:val="en-IE"/>
        </w:rPr>
        <w:t>4</w:t>
      </w:r>
      <w:r w:rsidRPr="00745B2B">
        <w:rPr>
          <w:b/>
          <w:bCs/>
          <w:lang w:val="en-IE"/>
        </w:rPr>
        <w:t>.</w:t>
      </w:r>
      <w:r>
        <w:rPr>
          <w:lang w:val="en-IE"/>
        </w:rPr>
        <w:t xml:space="preserve"> Median sample size per year in IRAP studies compared to Social and Personality Psychology studies</w:t>
      </w:r>
    </w:p>
    <w:p w14:paraId="585A7A99" w14:textId="77777777" w:rsidR="00EA3C9B" w:rsidRDefault="00EA3C9B" w:rsidP="00681923">
      <w:pPr>
        <w:pStyle w:val="TableFigure"/>
        <w:rPr>
          <w:lang w:val="en-IE"/>
        </w:rPr>
      </w:pPr>
    </w:p>
    <w:p w14:paraId="0227CC31" w14:textId="656829CC" w:rsidR="00681923" w:rsidRDefault="00681923" w:rsidP="00681923">
      <w:pPr>
        <w:ind w:firstLine="0"/>
      </w:pPr>
      <w:r>
        <w:rPr>
          <w:noProof/>
          <w:lang w:val="en-IE"/>
        </w:rPr>
        <w:drawing>
          <wp:inline distT="0" distB="0" distL="0" distR="0" wp14:anchorId="5491B967" wp14:editId="758290B0">
            <wp:extent cx="2800350" cy="23336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681854C5" w14:textId="77777777" w:rsidR="00681923" w:rsidRDefault="00681923" w:rsidP="00681923">
      <w:pPr>
        <w:ind w:firstLine="0"/>
      </w:pPr>
    </w:p>
    <w:p w14:paraId="4A31CCE5" w14:textId="77777777" w:rsidR="00022360" w:rsidRDefault="00022360" w:rsidP="00022360">
      <w:pPr>
        <w:pStyle w:val="Heading3"/>
      </w:pPr>
      <w:r>
        <w:t>Change in sample size per study over time</w:t>
      </w:r>
    </w:p>
    <w:p w14:paraId="4A522E0D" w14:textId="32FFC39F" w:rsidR="00DC4648" w:rsidRDefault="00D20882" w:rsidP="00BC767E">
      <w:r w:rsidRPr="00D20882">
        <w:t xml:space="preserve">Figure </w:t>
      </w:r>
      <w:r>
        <w:t>4 illustrates the median sample sizes per study per year for IRAP studies</w:t>
      </w:r>
      <w:r w:rsidR="009E2DEF">
        <w:t xml:space="preserve"> (green line)</w:t>
      </w:r>
      <w:r>
        <w:t xml:space="preserve"> compared to the Social and Psychology literature</w:t>
      </w:r>
      <w:r w:rsidR="009E2DEF">
        <w:t xml:space="preserve"> (blue line)</w:t>
      </w:r>
      <w:r>
        <w:t xml:space="preserve">. </w:t>
      </w:r>
      <w:r w:rsidR="00664AF0">
        <w:t xml:space="preserve">A regression was fitted to the data, with median sample size as the dependent variable; and year, literature (IRAP literature vs. Social and Personality psychology </w:t>
      </w:r>
      <w:r w:rsidR="00664AF0">
        <w:lastRenderedPageBreak/>
        <w:t>literature), and their interaction as independent variables</w:t>
      </w:r>
      <w:r w:rsidR="000D3A9D">
        <w:t xml:space="preserve">. The estimate of the interaction effect was used to </w:t>
      </w:r>
      <w:r w:rsidR="0048072D">
        <w:t>test t</w:t>
      </w:r>
      <w:r w:rsidR="00297769">
        <w:t xml:space="preserve">he hypothesis that the change in median sample size over time was larger in Social and Personality psychology studies than IRAP studies. Results demonstrated that this difference was statistically significant, substantive in size, and in the predicted direction, </w:t>
      </w:r>
      <w:r w:rsidR="00297769" w:rsidRPr="00297769">
        <w:rPr>
          <w:i/>
          <w:iCs/>
        </w:rPr>
        <w:t>B</w:t>
      </w:r>
      <w:r w:rsidR="00297769">
        <w:t xml:space="preserve"> = </w:t>
      </w:r>
      <w:r w:rsidR="00297769" w:rsidRPr="00297769">
        <w:t>18.5</w:t>
      </w:r>
      <w:r w:rsidR="00297769">
        <w:t>, 95% CI [</w:t>
      </w:r>
      <w:r w:rsidR="00297769" w:rsidRPr="00297769">
        <w:t>14.5,</w:t>
      </w:r>
      <w:r w:rsidR="00297769">
        <w:t xml:space="preserve"> </w:t>
      </w:r>
      <w:r w:rsidR="00297769" w:rsidRPr="00297769">
        <w:t>22.5</w:t>
      </w:r>
      <w:r w:rsidR="00297769">
        <w:t xml:space="preserve">], </w:t>
      </w:r>
      <w:r w:rsidR="00297769" w:rsidRPr="00297769">
        <w:rPr>
          <w:i/>
          <w:iCs/>
        </w:rPr>
        <w:t>p</w:t>
      </w:r>
      <w:r w:rsidR="00297769">
        <w:t xml:space="preserve"> </w:t>
      </w:r>
      <w:r w:rsidR="00297769" w:rsidRPr="00297769">
        <w:t>&lt;</w:t>
      </w:r>
      <w:r w:rsidR="00297769">
        <w:t xml:space="preserve"> </w:t>
      </w:r>
      <w:r w:rsidR="00297769" w:rsidRPr="00297769">
        <w:t>.001</w:t>
      </w:r>
      <w:r w:rsidR="00297769">
        <w:t xml:space="preserve">. </w:t>
      </w:r>
    </w:p>
    <w:p w14:paraId="648E8E03" w14:textId="190087C0" w:rsidR="009C59C9" w:rsidRPr="00AE0F81" w:rsidRDefault="00E0139E" w:rsidP="00C2200C">
      <w:r>
        <w:t>The statistical power implied by each median sample size was then calculated using the same manner as previously</w:t>
      </w:r>
      <w:r w:rsidR="00B55D82">
        <w:t xml:space="preserve"> (see Figure 5)</w:t>
      </w:r>
      <w:r>
        <w:t xml:space="preserve">. </w:t>
      </w:r>
      <w:r w:rsidR="001B6B60">
        <w:t xml:space="preserve">Power estimates were then entered into a regression as the dependent variable. The independent variables were identical the previous regression model. </w:t>
      </w:r>
      <w:r w:rsidR="00B5501E">
        <w:t xml:space="preserve">The </w:t>
      </w:r>
      <w:r w:rsidR="00992035">
        <w:t xml:space="preserve">estimate of the interaction effect was used to test the hypothesis that the change in implied statistical power </w:t>
      </w:r>
      <w:r w:rsidR="00472AEA">
        <w:t xml:space="preserve">to detect </w:t>
      </w:r>
      <w:r w:rsidR="001758D6">
        <w:t xml:space="preserve">the average published effect size </w:t>
      </w:r>
      <w:r w:rsidR="00472AEA">
        <w:t>(</w:t>
      </w:r>
      <w:r w:rsidR="00C655F7" w:rsidRPr="00D51E2D">
        <w:t xml:space="preserve">Cohen’s </w:t>
      </w:r>
      <w:r w:rsidR="00C655F7" w:rsidRPr="00D51E2D">
        <w:rPr>
          <w:i/>
          <w:iCs/>
        </w:rPr>
        <w:t>d</w:t>
      </w:r>
      <w:r w:rsidR="00C655F7" w:rsidRPr="00D51E2D">
        <w:t xml:space="preserve"> = 0.4</w:t>
      </w:r>
      <w:r w:rsidR="00D51E2D" w:rsidRPr="00D51E2D">
        <w:t>08</w:t>
      </w:r>
      <w:r w:rsidR="00C655F7">
        <w:t xml:space="preserve">, equivalent to </w:t>
      </w:r>
      <w:r w:rsidR="00472AEA">
        <w:t xml:space="preserve">Pearson’s </w:t>
      </w:r>
      <w:r w:rsidR="00472AEA" w:rsidRPr="00472AEA">
        <w:rPr>
          <w:i/>
          <w:iCs/>
        </w:rPr>
        <w:t>r</w:t>
      </w:r>
      <w:r w:rsidR="00472AEA">
        <w:t xml:space="preserve"> = 0.20) </w:t>
      </w:r>
      <w:r w:rsidR="00992035">
        <w:t>over time was larger in Social and Personality psychology studies than IRAP studies. Results demonstrated that this difference was statistically significant, substantive in size, and in the predicted direction,</w:t>
      </w:r>
      <w:r w:rsidR="00AE0F81">
        <w:t xml:space="preserve"> </w:t>
      </w:r>
      <w:r w:rsidR="009C59C9" w:rsidRPr="00297769">
        <w:rPr>
          <w:i/>
          <w:iCs/>
        </w:rPr>
        <w:t>B</w:t>
      </w:r>
      <w:r w:rsidR="009C59C9">
        <w:t xml:space="preserve"> = </w:t>
      </w:r>
      <w:r w:rsidR="009C59C9" w:rsidRPr="009C59C9">
        <w:t>.04</w:t>
      </w:r>
      <w:r w:rsidR="009C59C9">
        <w:t>, 95% CI [</w:t>
      </w:r>
      <w:r w:rsidR="009C59C9" w:rsidRPr="009C59C9">
        <w:t>.03, .06</w:t>
      </w:r>
      <w:r w:rsidR="009C59C9">
        <w:t xml:space="preserve">], </w:t>
      </w:r>
      <w:r w:rsidR="009C59C9" w:rsidRPr="009C59C9">
        <w:rPr>
          <w:i/>
          <w:iCs/>
        </w:rPr>
        <w:t>p</w:t>
      </w:r>
      <w:r w:rsidR="009C59C9">
        <w:t xml:space="preserve"> </w:t>
      </w:r>
      <w:r w:rsidR="009C59C9" w:rsidRPr="009C59C9">
        <w:t>&lt;</w:t>
      </w:r>
      <w:r w:rsidR="009C59C9">
        <w:t xml:space="preserve"> </w:t>
      </w:r>
      <w:r w:rsidR="009C59C9" w:rsidRPr="009C59C9">
        <w:t>.001</w:t>
      </w:r>
      <w:r w:rsidR="009C59C9">
        <w:t xml:space="preserve">. </w:t>
      </w:r>
    </w:p>
    <w:p w14:paraId="1E217435" w14:textId="64016B6D" w:rsidR="00EE5EF1" w:rsidRDefault="00EE5EF1" w:rsidP="00EE5EF1">
      <w:pPr>
        <w:pStyle w:val="TableFigure"/>
        <w:rPr>
          <w:lang w:val="en-IE"/>
        </w:rPr>
      </w:pPr>
      <w:r w:rsidRPr="00745B2B">
        <w:rPr>
          <w:b/>
          <w:bCs/>
          <w:lang w:val="en-IE"/>
        </w:rPr>
        <w:t xml:space="preserve">Figure </w:t>
      </w:r>
      <w:r w:rsidR="00386A5C">
        <w:rPr>
          <w:b/>
          <w:bCs/>
          <w:lang w:val="en-IE"/>
        </w:rPr>
        <w:t>5</w:t>
      </w:r>
      <w:r w:rsidRPr="00745B2B">
        <w:rPr>
          <w:b/>
          <w:bCs/>
          <w:lang w:val="en-IE"/>
        </w:rPr>
        <w:t>.</w:t>
      </w:r>
      <w:r>
        <w:rPr>
          <w:lang w:val="en-IE"/>
        </w:rPr>
        <w:t xml:space="preserve"> </w:t>
      </w:r>
      <w:r w:rsidR="00345641">
        <w:rPr>
          <w:lang w:val="en-IE"/>
        </w:rPr>
        <w:t>The s</w:t>
      </w:r>
      <w:r>
        <w:rPr>
          <w:lang w:val="en-IE"/>
        </w:rPr>
        <w:t xml:space="preserve">tatistical power </w:t>
      </w:r>
      <w:r w:rsidR="00345641">
        <w:rPr>
          <w:lang w:val="en-IE"/>
        </w:rPr>
        <w:t xml:space="preserve">to detect </w:t>
      </w:r>
      <w:r w:rsidR="00616B68">
        <w:rPr>
          <w:lang w:val="en-IE"/>
        </w:rPr>
        <w:t>the average published effect size (</w:t>
      </w:r>
      <w:r w:rsidR="00345641">
        <w:rPr>
          <w:lang w:val="en-IE"/>
        </w:rPr>
        <w:t xml:space="preserve">Cohen’s </w:t>
      </w:r>
      <w:r w:rsidR="00345641" w:rsidRPr="00345641">
        <w:rPr>
          <w:i/>
          <w:iCs/>
          <w:lang w:val="en-IE"/>
        </w:rPr>
        <w:t>d</w:t>
      </w:r>
      <w:r w:rsidR="00345641">
        <w:rPr>
          <w:lang w:val="en-IE"/>
        </w:rPr>
        <w:t xml:space="preserve"> = 0.408 or</w:t>
      </w:r>
      <w:r w:rsidR="00616B68">
        <w:rPr>
          <w:lang w:val="en-IE"/>
        </w:rPr>
        <w:t xml:space="preserve"> </w:t>
      </w:r>
      <w:r w:rsidR="00345641">
        <w:rPr>
          <w:lang w:val="en-IE"/>
        </w:rPr>
        <w:t xml:space="preserve">Pearson’s </w:t>
      </w:r>
      <w:r w:rsidR="00345641" w:rsidRPr="00345641">
        <w:rPr>
          <w:i/>
          <w:iCs/>
          <w:lang w:val="en-IE"/>
        </w:rPr>
        <w:t>r</w:t>
      </w:r>
      <w:r w:rsidR="00345641">
        <w:rPr>
          <w:lang w:val="en-IE"/>
        </w:rPr>
        <w:t xml:space="preserve"> = 0.20</w:t>
      </w:r>
      <w:r w:rsidR="00616B68">
        <w:rPr>
          <w:lang w:val="en-IE"/>
        </w:rPr>
        <w:t>)</w:t>
      </w:r>
      <w:r w:rsidR="00345641">
        <w:rPr>
          <w:lang w:val="en-IE"/>
        </w:rPr>
        <w:t xml:space="preserve"> </w:t>
      </w:r>
      <w:r>
        <w:rPr>
          <w:lang w:val="en-IE"/>
        </w:rPr>
        <w:t>implied by median sample size per study per year in IRAP studies compared to Social and Personality Psychology studies</w:t>
      </w:r>
    </w:p>
    <w:p w14:paraId="25832046" w14:textId="77777777" w:rsidR="00EA3C9B" w:rsidRDefault="00EA3C9B" w:rsidP="00EE5EF1">
      <w:pPr>
        <w:pStyle w:val="TableFigure"/>
        <w:rPr>
          <w:lang w:val="en-IE"/>
        </w:rPr>
      </w:pPr>
    </w:p>
    <w:p w14:paraId="6F2EE028" w14:textId="79941164" w:rsidR="00EE5EF1" w:rsidRDefault="0073247A" w:rsidP="00EE5EF1">
      <w:pPr>
        <w:pStyle w:val="TableFigure"/>
        <w:rPr>
          <w:lang w:val="en-IE"/>
        </w:rPr>
      </w:pPr>
      <w:r>
        <w:rPr>
          <w:noProof/>
          <w:lang w:val="en-IE"/>
        </w:rPr>
        <w:drawing>
          <wp:inline distT="0" distB="0" distL="0" distR="0" wp14:anchorId="406C2629" wp14:editId="4EAAB387">
            <wp:extent cx="2800350" cy="2333625"/>
            <wp:effectExtent l="0" t="0" r="635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9">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7DE359A0" w14:textId="77777777" w:rsidR="00833FAD" w:rsidRDefault="00833FAD" w:rsidP="00EE5EF1">
      <w:pPr>
        <w:ind w:firstLine="0"/>
      </w:pPr>
    </w:p>
    <w:p w14:paraId="47622C9E" w14:textId="5BAEFB92" w:rsidR="00BC4D53" w:rsidRDefault="00BC4D53" w:rsidP="00852484">
      <w:pPr>
        <w:pStyle w:val="Heading1"/>
      </w:pPr>
      <w:r>
        <w:t>Discussion</w:t>
      </w:r>
    </w:p>
    <w:p w14:paraId="424E80FB" w14:textId="49B3D103" w:rsidR="00D76BDB" w:rsidRDefault="00D76BDB" w:rsidP="00D76BDB">
      <w:r>
        <w:t xml:space="preserve">Results demonstrate the sample sizes employed in IRAP literature are problematically small, in both absolute terms and relative to the sample sizes employed in Social and Personality psychology studies. The statistical power to detect the average effect size in published psychology research </w:t>
      </w:r>
      <w:r w:rsidR="000850C1">
        <w:fldChar w:fldCharType="begin"/>
      </w:r>
      <w:r w:rsidR="000850C1">
        <w:instrText xml:space="preserve"> ADDIN ZOTERO_ITEM CSL_CITATION {"citationID":"jVRcBFaV","properties":{"formattedCitation":"(i.e., Cohen\\uc0\\u8217{}s d = 0.408, equivalent to Pearson\\uc0\\u8217{}s r = .20: Gignac &amp; Szodorai, 2016; Hemphill, 2003; Richard et al., 2003)","plainCitation":"(i.e., Cohen’s d = 0.408, equivalent to Pearson’s r = .20: 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label":"page","prefix":"i.e., Cohen’s d = 0.408, equivalent to Pearson’s r = .20: "},{"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0850C1">
        <w:fldChar w:fldCharType="separate"/>
      </w:r>
      <w:r w:rsidR="000850C1" w:rsidRPr="000850C1">
        <w:rPr>
          <w:lang w:val="en-GB"/>
        </w:rPr>
        <w:t xml:space="preserve">(i.e., Cohen’s </w:t>
      </w:r>
      <w:r w:rsidR="000850C1" w:rsidRPr="000850C1">
        <w:rPr>
          <w:i/>
          <w:iCs/>
          <w:lang w:val="en-GB"/>
        </w:rPr>
        <w:t>d</w:t>
      </w:r>
      <w:r w:rsidR="000850C1" w:rsidRPr="000850C1">
        <w:rPr>
          <w:lang w:val="en-GB"/>
        </w:rPr>
        <w:t xml:space="preserve"> = 0.408, equivalent to Pearson’s </w:t>
      </w:r>
      <w:r w:rsidR="000850C1" w:rsidRPr="000850C1">
        <w:rPr>
          <w:i/>
          <w:iCs/>
          <w:lang w:val="en-GB"/>
        </w:rPr>
        <w:t>r</w:t>
      </w:r>
      <w:r w:rsidR="000850C1" w:rsidRPr="000850C1">
        <w:rPr>
          <w:lang w:val="en-GB"/>
        </w:rPr>
        <w:t xml:space="preserve"> = .20: Gignac &amp; </w:t>
      </w:r>
      <w:proofErr w:type="spellStart"/>
      <w:r w:rsidR="000850C1" w:rsidRPr="000850C1">
        <w:rPr>
          <w:lang w:val="en-GB"/>
        </w:rPr>
        <w:t>Szodorai</w:t>
      </w:r>
      <w:proofErr w:type="spellEnd"/>
      <w:r w:rsidR="000850C1" w:rsidRPr="000850C1">
        <w:rPr>
          <w:lang w:val="en-GB"/>
        </w:rPr>
        <w:t>, 2016; Hemphill, 2003; Richard et al., 2003)</w:t>
      </w:r>
      <w:r w:rsidR="000850C1">
        <w:fldChar w:fldCharType="end"/>
      </w:r>
      <w:r w:rsidR="000850C1">
        <w:t xml:space="preserve"> </w:t>
      </w:r>
      <w:r>
        <w:t xml:space="preserve">implied by the median sample sizes in IRAP research are also problematically low in both absolute terms (implied </w:t>
      </w:r>
      <w:r>
        <w:t xml:space="preserve">power was &lt; .35 in all years) and relative to that in the Social and Personality psychology literature. </w:t>
      </w:r>
    </w:p>
    <w:p w14:paraId="629E4402" w14:textId="4A0887B9" w:rsidR="002A3BB5" w:rsidRDefault="00D76BDB" w:rsidP="00D76BDB">
      <w:r>
        <w:t xml:space="preserve">Although the sample sizes employed in IRAP studies (and therefore implied power) are increasing detectibly over time, </w:t>
      </w:r>
      <w:r w:rsidR="00FB3D77">
        <w:t xml:space="preserve">the rate of this increase is too low to make meaningful progress. </w:t>
      </w:r>
      <w:r w:rsidR="00890B4B">
        <w:t>Results suggest that i</w:t>
      </w:r>
      <w:r>
        <w:t xml:space="preserve">f the current rate of linear increase in median sample sizes continued it would take 58 years </w:t>
      </w:r>
      <w:r w:rsidR="001E75A0">
        <w:t xml:space="preserve">for just half of IRAP studies to meet </w:t>
      </w:r>
      <w:r>
        <w:t xml:space="preserve">Cohen’s </w:t>
      </w:r>
      <w:r>
        <w:fldChar w:fldCharType="begin"/>
      </w:r>
      <w:r w:rsidR="002A3BB5">
        <w:instrText xml:space="preserve"> ADDIN ZOTERO_ITEM CSL_CITATION {"citationID":"gFvjziH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recommendation of power of </w:t>
      </w:r>
      <w:r w:rsidR="004C2649">
        <w:t xml:space="preserve">a minimum of </w:t>
      </w:r>
      <w:r>
        <w:t xml:space="preserve"> least .80 (i.e., in 2080). </w:t>
      </w:r>
    </w:p>
    <w:p w14:paraId="2A62AAF8" w14:textId="51DC945B" w:rsidR="00210112" w:rsidRDefault="00D76BDB" w:rsidP="00443BF7">
      <w:r>
        <w:t xml:space="preserve">When compared with the sample sizes employed in </w:t>
      </w:r>
      <w:r w:rsidRPr="00C2200C">
        <w:t>3047</w:t>
      </w:r>
      <w:r>
        <w:t xml:space="preserve"> studies </w:t>
      </w:r>
      <w:r w:rsidRPr="0045443D">
        <w:t>published across nine Social and Personality psychology journals</w:t>
      </w:r>
      <w:r w:rsidR="002A3BB5">
        <w:t xml:space="preserve"> </w:t>
      </w:r>
      <w:r w:rsidR="002A3BB5">
        <w:fldChar w:fldCharType="begin"/>
      </w:r>
      <w:r w:rsidR="002A3BB5">
        <w:instrText xml:space="preserve"> ADDIN ZOTERO_ITEM CSL_CITATION {"citationID":"5MeL9pRc","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2A3BB5">
        <w:fldChar w:fldCharType="separate"/>
      </w:r>
      <w:r w:rsidR="002A3BB5">
        <w:rPr>
          <w:noProof/>
        </w:rPr>
        <w:t>(Fraley et al., 2022)</w:t>
      </w:r>
      <w:r w:rsidR="002A3BB5">
        <w:fldChar w:fldCharType="end"/>
      </w:r>
      <w:r>
        <w:t xml:space="preserve">, </w:t>
      </w:r>
      <w:r w:rsidR="002A3BB5">
        <w:t xml:space="preserve">results demonstrated that </w:t>
      </w:r>
      <w:r w:rsidR="00795415">
        <w:t xml:space="preserve">median samples sizes (and therefore implied statistical power) increased at a much greater rate in Social and Personality psychology between 2011 and 2019 than they did in IRAP studies between 2006 and 2022. </w:t>
      </w:r>
      <w:r w:rsidR="00593FD8">
        <w:t xml:space="preserve">Furthermore, </w:t>
      </w:r>
      <w:r w:rsidR="00593FD8" w:rsidRPr="00CF4AE9">
        <w:t xml:space="preserve">median sample sizes </w:t>
      </w:r>
      <w:r w:rsidR="00593FD8">
        <w:t xml:space="preserve">and their implied statistical power </w:t>
      </w:r>
      <w:r w:rsidR="00593FD8" w:rsidRPr="00CF4AE9">
        <w:t>were lower in the IRAP literature in all years</w:t>
      </w:r>
      <w:r w:rsidR="00443BF7">
        <w:t xml:space="preserve"> </w:t>
      </w:r>
      <w:r w:rsidR="00593FD8" w:rsidRPr="00CF4AE9">
        <w:t xml:space="preserve">than </w:t>
      </w:r>
      <w:r w:rsidR="00443BF7">
        <w:t>they were at the beginning of the Replication Crisis in Social and Personality psychology  in 2011</w:t>
      </w:r>
      <w:r w:rsidR="002F5822">
        <w:t xml:space="preserve">, </w:t>
      </w:r>
      <w:r w:rsidR="00443BF7">
        <w:t xml:space="preserve">and </w:t>
      </w:r>
      <w:r w:rsidR="002F5822">
        <w:t xml:space="preserve">indeed </w:t>
      </w:r>
      <w:r w:rsidR="00443BF7">
        <w:t xml:space="preserve">in all subsequent years </w:t>
      </w:r>
      <w:r w:rsidR="002F5822">
        <w:t>(</w:t>
      </w:r>
      <w:r w:rsidR="00593FD8">
        <w:t xml:space="preserve">see Figures 4 and 5). </w:t>
      </w:r>
    </w:p>
    <w:p w14:paraId="013333FF" w14:textId="525AD823" w:rsidR="004F5A41" w:rsidRDefault="004F5A41" w:rsidP="00C770B5">
      <w:pPr>
        <w:pStyle w:val="Heading2"/>
      </w:pPr>
      <w:r>
        <w:t xml:space="preserve">Recommendations </w:t>
      </w:r>
      <w:r w:rsidR="00C770B5">
        <w:t>for p</w:t>
      </w:r>
      <w:r>
        <w:t>ower analyses and sample sizes</w:t>
      </w:r>
    </w:p>
    <w:p w14:paraId="34548231" w14:textId="662685B5" w:rsidR="00895069" w:rsidRDefault="004F5A41" w:rsidP="00FD41C7">
      <w:r>
        <w:t>Readers might reasonably seek concrete recommendation</w:t>
      </w:r>
      <w:r w:rsidR="000947FB">
        <w:t>s</w:t>
      </w:r>
      <w:r>
        <w:t xml:space="preserve"> for sample sizes in future </w:t>
      </w:r>
      <w:r w:rsidR="000947FB">
        <w:t xml:space="preserve">IRAP </w:t>
      </w:r>
      <w:r>
        <w:t xml:space="preserve">studies. Unfortunately, </w:t>
      </w:r>
      <w:r w:rsidR="00D537F0">
        <w:t xml:space="preserve">my answer may be </w:t>
      </w:r>
      <w:r>
        <w:t xml:space="preserve">unsatisfying: </w:t>
      </w:r>
      <w:r w:rsidR="002D5256">
        <w:t xml:space="preserve">(1) </w:t>
      </w:r>
      <w:r>
        <w:t xml:space="preserve">it depends, </w:t>
      </w:r>
      <w:r w:rsidR="002D5256">
        <w:t xml:space="preserve">and (2) </w:t>
      </w:r>
      <w:r w:rsidR="0006248A">
        <w:t xml:space="preserve">it should </w:t>
      </w:r>
      <w:r w:rsidR="005914C0">
        <w:t xml:space="preserve">probably </w:t>
      </w:r>
      <w:r w:rsidR="005F3CA5">
        <w:t xml:space="preserve">be </w:t>
      </w:r>
      <w:r w:rsidR="00F539F1">
        <w:t xml:space="preserve">much </w:t>
      </w:r>
      <w:r w:rsidR="00CD2CAA">
        <w:t xml:space="preserve">larger </w:t>
      </w:r>
      <w:r>
        <w:t>than you thin</w:t>
      </w:r>
      <w:r w:rsidR="00D018B7">
        <w:t xml:space="preserve">k. </w:t>
      </w:r>
      <w:r w:rsidR="007A3974">
        <w:t xml:space="preserve">This </w:t>
      </w:r>
      <w:r w:rsidR="00FD41C7">
        <w:t xml:space="preserve">position is drawn from a few sources. </w:t>
      </w:r>
    </w:p>
    <w:p w14:paraId="3931CA97" w14:textId="0FAEFC96" w:rsidR="00D82D07" w:rsidRDefault="00FD41C7" w:rsidP="00AE17F5">
      <w:r>
        <w:t>First, t</w:t>
      </w:r>
      <w:r w:rsidR="002D5256">
        <w:t xml:space="preserve">he authors of the seminal article “False Positive Psychology” </w:t>
      </w:r>
      <w:r w:rsidR="00C823A6">
        <w:t xml:space="preserve">paper </w:t>
      </w:r>
      <w:r w:rsidR="002D5256">
        <w:fldChar w:fldCharType="begin"/>
      </w:r>
      <w:r w:rsidR="002D5256">
        <w:instrText xml:space="preserve"> ADDIN ZOTERO_ITEM CSL_CITATION {"citationID":"0YL3Uy6p","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2D5256">
        <w:fldChar w:fldCharType="separate"/>
      </w:r>
      <w:r w:rsidR="002D5256">
        <w:rPr>
          <w:noProof/>
        </w:rPr>
        <w:t>(2011)</w:t>
      </w:r>
      <w:r w:rsidR="002D5256">
        <w:fldChar w:fldCharType="end"/>
      </w:r>
      <w:r w:rsidR="002D5256">
        <w:t xml:space="preserve"> have since stated that one of their biggest regrets in that paper was to specify a minimum sample size</w:t>
      </w:r>
      <w:r w:rsidR="00300EE4">
        <w:t>,</w:t>
      </w:r>
      <w:r w:rsidR="002D5256">
        <w:t xml:space="preserve"> due to </w:t>
      </w:r>
      <w:r w:rsidR="00300EE4">
        <w:t xml:space="preserve">the subsequent </w:t>
      </w:r>
      <w:r w:rsidR="002D5256">
        <w:t xml:space="preserve">misuse of that recommendation </w:t>
      </w:r>
      <w:r w:rsidR="002D5256">
        <w:fldChar w:fldCharType="begin"/>
      </w:r>
      <w:r w:rsidR="002D5256">
        <w:instrText xml:space="preserve"> ADDIN ZOTERO_ITEM CSL_CITATION {"citationID":"vYtX209Y","properties":{"formattedCitation":"(Simmons et al., 2018)","plainCitation":"(Simmons et al., 2018)","noteIndex":0},"citationItems":[{"id":11954,"uris":["http://zotero.org/users/1687755/items/ESESC2SZ"],"itemData":{"id":11954,"type":"article-journal","abstract":"We describe why we wrote “False-Positive Psychology,” analyze how it has been cited, and explain why the integrity of experimental psychology hinges on the full disclosure of methods, the sharing of materials and data, and, especially, the preregistration of analyses.","container-title":"Perspectives on Psychological Science","DOI":"10.1177/1745691617698146","ISSN":"1745-6916","issue":"2","journalAbbreviation":"Perspect Psychol Sci","language":"en","page":"255-259","source":"SAGE Journals","title":"False-Positive Citations","volume":"13","author":[{"family":"Simmons","given":"Joseph P."},{"family":"Nelson","given":"Leif D."},{"family":"Simonsohn","given":"Uri"}],"issued":{"date-parts":[["2018",3,1]]}}}],"schema":"https://github.com/citation-style-language/schema/raw/master/csl-citation.json"} </w:instrText>
      </w:r>
      <w:r w:rsidR="002D5256">
        <w:fldChar w:fldCharType="separate"/>
      </w:r>
      <w:r w:rsidR="002D5256">
        <w:rPr>
          <w:noProof/>
        </w:rPr>
        <w:t>(Simmons et al., 2018)</w:t>
      </w:r>
      <w:r w:rsidR="002D5256">
        <w:fldChar w:fldCharType="end"/>
      </w:r>
      <w:r w:rsidR="002D5256">
        <w:t xml:space="preserve">. </w:t>
      </w:r>
      <w:r w:rsidR="008E5CEB">
        <w:t xml:space="preserve">It’s worth noting that similar misuses of sample size recommendations are already visible within the IRAP literature: Vahey and colleagues </w:t>
      </w:r>
      <w:r w:rsidR="008E5CEB">
        <w:fldChar w:fldCharType="begin"/>
      </w:r>
      <w:r w:rsidR="008E5CEB">
        <w:instrText xml:space="preserve"> ADDIN ZOTERO_ITEM CSL_CITATION {"citationID":"G3CQfJ4v","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008E5CEB">
        <w:fldChar w:fldCharType="separate"/>
      </w:r>
      <w:r w:rsidR="008E5CEB">
        <w:rPr>
          <w:noProof/>
        </w:rPr>
        <w:t>(2015)</w:t>
      </w:r>
      <w:r w:rsidR="008E5CEB">
        <w:fldChar w:fldCharType="end"/>
      </w:r>
      <w:r w:rsidR="008E5CEB">
        <w:t xml:space="preserve"> reported an analysis of the IRAP’s clinical criterion validity and the results of multiple power analyses based on their effect size estimate. </w:t>
      </w:r>
      <w:r w:rsidR="00300EE4">
        <w:t>C</w:t>
      </w:r>
      <w:r w:rsidR="008E5CEB">
        <w:t xml:space="preserve">itations of Vahey et al. (2015) often </w:t>
      </w:r>
      <w:r w:rsidR="003027B4">
        <w:t>inappropriate</w:t>
      </w:r>
      <w:r w:rsidR="00300EE4">
        <w:t>ly</w:t>
      </w:r>
      <w:r w:rsidR="009A7AA0">
        <w:t xml:space="preserve"> or inaccurate</w:t>
      </w:r>
      <w:r w:rsidR="00300EE4">
        <w:t>ly cite these recommendations</w:t>
      </w:r>
      <w:r w:rsidR="009A7AA0">
        <w:t xml:space="preserve">. For example, many papers make reference to the sample size recommendation </w:t>
      </w:r>
      <w:r w:rsidR="003027B4">
        <w:t xml:space="preserve">reported in </w:t>
      </w:r>
      <w:r w:rsidR="005E59CA">
        <w:t xml:space="preserve">Vahey et al.’s (2015) </w:t>
      </w:r>
      <w:r w:rsidR="002A1F79">
        <w:t xml:space="preserve">abstract </w:t>
      </w:r>
      <w:r w:rsidR="003027B4">
        <w:t xml:space="preserve">(i.e., </w:t>
      </w:r>
      <w:r w:rsidR="00933C3A">
        <w:t>“</w:t>
      </w:r>
      <w:r w:rsidR="003027B4" w:rsidRPr="003027B4">
        <w:rPr>
          <w:i/>
          <w:iCs/>
        </w:rPr>
        <w:t>N</w:t>
      </w:r>
      <w:r w:rsidR="003027B4">
        <w:t xml:space="preserve"> </w:t>
      </w:r>
      <w:r w:rsidR="002A1F79">
        <w:t>= 29 to</w:t>
      </w:r>
      <w:r w:rsidR="003027B4">
        <w:t xml:space="preserve"> 37</w:t>
      </w:r>
      <w:r w:rsidR="00933C3A">
        <w:t>”</w:t>
      </w:r>
      <w:r w:rsidR="003027B4">
        <w:t>) even when the authors are employing a completely different analys</w:t>
      </w:r>
      <w:r w:rsidR="008F6073">
        <w:t>e</w:t>
      </w:r>
      <w:r w:rsidR="003027B4">
        <w:t xml:space="preserve">s (e.g., other than a one-tailed Pearson’s </w:t>
      </w:r>
      <w:r w:rsidR="003027B4" w:rsidRPr="003027B4">
        <w:rPr>
          <w:i/>
          <w:iCs/>
        </w:rPr>
        <w:t>r</w:t>
      </w:r>
      <w:r w:rsidR="003027B4">
        <w:t xml:space="preserve"> correlation with </w:t>
      </w:r>
      <m:oMath>
        <m:r>
          <w:rPr>
            <w:rFonts w:ascii="Cambria Math" w:hAnsi="Cambria Math"/>
          </w:rPr>
          <m:t>α</m:t>
        </m:r>
      </m:oMath>
      <w:r w:rsidR="003027B4">
        <w:t xml:space="preserve">-level = .05) and/or are </w:t>
      </w:r>
      <w:r w:rsidR="005D0800">
        <w:t xml:space="preserve">conducting research outside of the clinical domain </w:t>
      </w:r>
      <w:r w:rsidR="009A7AA0">
        <w:t>to which</w:t>
      </w:r>
      <w:r w:rsidR="005D0800">
        <w:t xml:space="preserve"> Vahey et al. (2015) limited the scope of their meta-analysis</w:t>
      </w:r>
      <w:r w:rsidR="000E12C4">
        <w:t xml:space="preserve"> </w:t>
      </w:r>
      <w:r w:rsidR="005D0800">
        <w:fldChar w:fldCharType="begin"/>
      </w:r>
      <w:r w:rsidR="00214E01">
        <w:instrText xml:space="preserve"> ADDIN ZOTERO_ITEM CSL_CITATION {"citationID":"mISsADsl","properties":{"formattedCitation":"(e.g., Farrell et al., 2015; Kavanagh et al., 2016; Kavanagh, Roelandt, et al., 2019; Leech &amp; Barnes-Holmes, 2020; Maloney &amp; Barnes-Holmes, 2016)","plainCitation":"(e.g., Farrell et al., 2015; Kavanagh et al., 2016; Kavanagh, Roelandt, et al., 2019; Leech &amp; Barnes-Holmes, 2020; Maloney &amp; Barnes-Holmes, 2016)","noteIndex":0},"citationItems":[{"id":1573,"uris":["http://zotero.org/users/1687755/items/GQWT48SA"],"itemData":{"id":1573,"type":"article-journal","abstract":"Previous research indicates that educational courses and occupations tend to become associated with one gender more than another. This can be seen within the fields of science, technology, engineering and math (STEM) in particular, with men often more strongly associated with these areas than women. Even when individuals claim to hold gender-neutral beliefs about STEM, research has found they may still hold implicit beliefs that are gender-biased. Two implicit measures, the Implicit Relational Assessment Procedure (IRAP) and the Implicit Association Test (IAT), were compared to assess attitudes towards women and science-based versus liberal arts college subjects. The results of the IAT suggested a tendency to associate ‘men’ rather than ‘women’ with ‘science’ for both male and female participants. The IRAP produced a more complex pattern of results, with females showing a tendency to pair men with science and with liberal arts, whereas the males showed a more neutral effect. The findings have implications for those concerned with addressing the gender imbalance in STEM careers.","container-title":"Journal of Contextual Behavioral Science","DOI":"10.1016/j.jcbs.2015.04.002","ISSN":"2212-1447","issue":"2","journalAbbreviation":"Journal of Contextual Behavioral Science","page":"121-128","source":"ScienceDirect","title":"Exploring attitudes towards gender and science: The advantages of an IRAP approach versus the IAT","title-short":"Exploring attitudes towards gender and science","volume":"4","author":[{"family":"Farrell","given":"Lynn"},{"family":"Cochrane","given":"Andy"},{"family":"McHugh","given":"Louise"}],"issued":{"date-parts":[["2015",4]]}},"label":"page","prefix":"e.g., "},{"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id":12090,"uris":["http://zotero.org/users/1687755/items/GC5UXSQP"],"itemData":{"id":12090,"type":"article-journal","abstract":"Under a Relational Frame Theory (RFT) framework, researchers have investigated the role of deictic relational responding (perspective-taking) in the analysis of self in relation to others, place, and time. The aim of the current research was to develop IRAPs that targeted deictic relational responding with regard to the mental states of self and others. This was pursued in a series of experiments that employed a novel version of the IRAP, known as the Natural Language-IRAP (NL-IRAP). The use of the NL-IRAP allowed for the presentation of relatively complex statements that required participants to infer the thoughts or beliefs of others on a trial-by-trial basis within the IRAP. Across a sequence of six experiments, a “self-focused IRAP” required participants to respond to both positive and negative statements about themselves, whereas an “other-focused IRAP” required participants to respond to similar statements about others. Experiments 1 and 2 investigated perspective-taking with regard to an unspecified other. Experiments 3–6 investigated perspective-taking with regard to a specified other, with the specified relationship between self and other manipulated across experiments. The results of Experiments 1 and 2 indicated that the other-focused IRAP produced overall bias scores that were significantly stronger than responding to the self-focused IRAP. It is interesting that nonsignificant differences were recorded across Experiments 3–6 when other was specified. The findings obtained across the six studies highlight potentially important limitations in the use of the NL-IRAP as a measure of perspective-taking.","container-title":"The Psychological Record","DOI":"10.1007/s40732-019-00333-w","ISSN":"2163-3452","issue":"2","journalAbbreviation":"Psychol Rec","language":"en","page":"291-314","source":"Springer Link","title":"The On-Going Search for Perspective-Taking IRAPs: Exploring the Potential of the Natural Language-IRAP","title-short":"The On-Going Search for Perspective-Taking IRAPs","volume":"69","author":[{"family":"Kavanagh","given":"Deirdre"},{"family":"Roelandt","given":"Adeline"},{"family":"Van Raemdonck","given":"Lisa"},{"family":"Barnes-Holmes","given":"Yvonne"},{"family":"Barnes-Holmes","given":"Dermot"},{"family":"McEnteggart","given":"Ciara"}],"issued":{"date-parts":[["2019",6,1]]}}},{"id":14214,"uris":["http://zotero.org/users/1687755/items/ZUI48CZA"],"itemData":{"id":14214,"type":"article-journal","abstract":"Experiment 1 of the current research attempted to establish fear and avoidance functions for arbitrary stimuli via combinatorial entailment using training and testing versions of the Implicit Relational Assessment Procedure (IRAP). The critical tests for the transformation of functions involved exposure to two separate Test-IRAPs (one for fear and one for avoidance), but both failed to yield any evidence for the transformation of functions. The findings of Experiment 1 contrast with the clear evidence of a transformation of functions via mutually entailed relations that was reported by Leech et al. (2018), thus suggesting a potential boundary condition for the IRAP as a training and testing context (i.e., derived transformation occurs for mutual but not combinatorial entailing). In Experiment 2, we sought to manipulate two of the dimensions of the multi-dimensional multi-level (MDML) framework to determine if they would alter the apparent boundary condition suggested by the results of Experiment 1. Results indicate that levels of derivation and an opportunity to respond to the derived relations play an important role in the transformation of fear and avoidance functions via combinatorial entailment within the IRAP context. (PsycINFO Database Record (c) 2020 APA, all rights reserved)","archive":"APA PsycInfo","archive_location":"2020-09627-001","container-title":"Behavioural Processes","DOI":"10.1016/j.beproc.2019.104027","ISSN":"0376-6357","journalAbbreviation":"Behavioural Processes","note":"publisher: Elsevier Science","source":"EBSCOhost","title":"Training and testing for a transformation of fear and avoidance functions via combinatorial entailment using the Implicit Relational Assessment Procedure (IRAP): Further exploratory analyses","URL":"https://search.ebscohost.com/login.aspx?direct=true&amp;db=psyh&amp;AN=2020-09627-001&amp;site=ehost-live","volume":"172","author":[{"family":"Leech","given":"Aileen"},{"family":"Barnes-Holmes","given":"Dermot"}],"issued":{"date-parts":[["2020",3]]}}},{"id":2988,"uris":["http://zotero.org/users/1687755/items/RFA4VI8D"],"itemData":{"id":2988,"type":"article-journal","container-title":"The Psychological Record","DOI":"10.1007/s40732-016-0180-5","ISSN":"0033-2933, 2163-3452","language":"en","source":"CrossRef","title":"Exploring the Behavioral Dynamics of the Implicit Relational Assessment Procedure: The Role of Relational Contextual Cues Versus Relational Coherence Indicators as Response Options","title-short":"Exploring the Behavioral Dynamics of the Implicit Relational Assessment Procedure","URL":"http://link.springer.com/10.1007/s40732-016-0180-5","author":[{"family":"Maloney","given":"Emma"},{"family":"Barnes-Holmes","given":"Dermot"}],"accessed":{"date-parts":[["2016",6,23]]},"issued":{"date-parts":[["2016",5,4]]}}}],"schema":"https://github.com/citation-style-language/schema/raw/master/csl-citation.json"} </w:instrText>
      </w:r>
      <w:r w:rsidR="005D0800">
        <w:fldChar w:fldCharType="separate"/>
      </w:r>
      <w:r w:rsidR="00214E01">
        <w:rPr>
          <w:noProof/>
        </w:rPr>
        <w:t>(e.g., Farrell et al., 2015; Kavanagh et al., 2016; Kavanagh, Roelandt, et al., 2019; Leech &amp; Barnes-Holmes, 2020; Maloney &amp; Barnes-Holmes, 2016)</w:t>
      </w:r>
      <w:r w:rsidR="005D0800">
        <w:fldChar w:fldCharType="end"/>
      </w:r>
      <w:r w:rsidR="005D0800">
        <w:t xml:space="preserve">. </w:t>
      </w:r>
    </w:p>
    <w:p w14:paraId="471CC6A1" w14:textId="3E9D2F5B" w:rsidR="006F69B2" w:rsidRDefault="006F69B2" w:rsidP="00AE17F5">
      <w:r>
        <w:t xml:space="preserve">Second, research has demonstrated the researchers’ intuitions about the relationship between statistical </w:t>
      </w:r>
      <w:r>
        <w:lastRenderedPageBreak/>
        <w:t xml:space="preserve">power and sample size are </w:t>
      </w:r>
      <w:r w:rsidR="00BC4547">
        <w:t>inaccurate</w:t>
      </w:r>
      <w:r>
        <w:t xml:space="preserve"> and </w:t>
      </w:r>
      <w:r w:rsidR="00BC4547">
        <w:t xml:space="preserve">tend to </w:t>
      </w:r>
      <w:r>
        <w:t xml:space="preserve">greatly over-estimate power </w:t>
      </w:r>
      <w:r>
        <w:fldChar w:fldCharType="begin"/>
      </w:r>
      <w:r w:rsidR="00BC4547">
        <w:instrText xml:space="preserve"> ADDIN ZOTERO_ITEM CSL_CITATION {"citationID":"U3md0nB5","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page":"0956797616647519","source":"pss.sagepub.com","title":"Researchers’ Intuitions About Power in Psychological Research","author":[{"family":"Bakker","given":"Marjan"},{"family":"Hartgerink","given":"Chris H. J."},{"family":"Wicherts","given":"Jelte M."},{"family":"Maas","given":"Han L. J.","dropping-particle":"van der"}],"issued":{"date-parts":[["2016",6,28]]}}}],"schema":"https://github.com/citation-style-language/schema/raw/master/csl-citation.json"} </w:instrText>
      </w:r>
      <w:r>
        <w:fldChar w:fldCharType="separate"/>
      </w:r>
      <w:r w:rsidR="00BC4547">
        <w:rPr>
          <w:noProof/>
        </w:rPr>
        <w:t>(Bakker et al., 2016)</w:t>
      </w:r>
      <w:r>
        <w:fldChar w:fldCharType="end"/>
      </w:r>
      <w:r w:rsidR="00BC4547">
        <w:t xml:space="preserve">. Deeper engagement with sample size choices and their power implications is therefore warranted. </w:t>
      </w:r>
    </w:p>
    <w:p w14:paraId="73D57D27" w14:textId="0BB3E6E5" w:rsidR="004F5A41" w:rsidRDefault="00A7054C" w:rsidP="00AE17F5">
      <w:r>
        <w:t>In light of th</w:t>
      </w:r>
      <w:r w:rsidR="00BC4547">
        <w:t>e above</w:t>
      </w:r>
      <w:r>
        <w:t xml:space="preserve">, it seems important to not provide sample size recommendations that risk being cited or followed unthinkingly, absent of context or specifics. Instead, I encourage readers to think more deeply about their </w:t>
      </w:r>
      <w:r w:rsidR="00AE17F5">
        <w:t>inference method</w:t>
      </w:r>
      <w:r w:rsidR="006859B2">
        <w:t xml:space="preserve">, engage with the concept and calculation of power, </w:t>
      </w:r>
      <w:r w:rsidR="00AE17F5">
        <w:t>and plan their studies accordingly.</w:t>
      </w:r>
      <w:r w:rsidR="00343A79">
        <w:t xml:space="preserve"> Researchers should give serious consideration to preregistering their sample size planning justifications, their chosen sample size, stopping rule, analysis plans, and other elements of their research </w:t>
      </w:r>
      <w:r w:rsidR="00343A79">
        <w:fldChar w:fldCharType="begin"/>
      </w:r>
      <w:r w:rsidR="00343A79">
        <w:instrText xml:space="preserve"> ADDIN ZOTERO_ITEM CSL_CITATION {"citationID":"kRgQG2is","properties":{"formattedCitation":"(Nosek et al., 2018)","plainCitation":"(Nosek et al., 2018)","noteIndex":0},"citationItems":[{"id":15038,"uris":["http://zotero.org/users/1687755/items/WXX8HDZX"],"itemData":{"id":15038,"type":"article-journal","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container-title":"Proceedings of the National Academy of Sciences","DOI":"10.1073/pnas.1708274114","issue":"11","note":"publisher: Proceedings of the National Academy of Sciences","page":"2600-2606","source":"pnas.org (Atypon)","title":"The preregistration revolution","volume":"115","author":[{"family":"Nosek","given":"Brian A."},{"family":"Ebersole","given":"Charles R."},{"family":"DeHaven","given":"Alexander C."},{"family":"Mellor","given":"David T."}],"issued":{"date-parts":[["2018",3,13]]}}}],"schema":"https://github.com/citation-style-language/schema/raw/master/csl-citation.json"} </w:instrText>
      </w:r>
      <w:r w:rsidR="00343A79">
        <w:fldChar w:fldCharType="separate"/>
      </w:r>
      <w:r w:rsidR="00343A79">
        <w:rPr>
          <w:noProof/>
        </w:rPr>
        <w:t>(Nosek et al., 2018)</w:t>
      </w:r>
      <w:r w:rsidR="00343A79">
        <w:fldChar w:fldCharType="end"/>
      </w:r>
      <w:r w:rsidR="00343A79">
        <w:t xml:space="preserve">. </w:t>
      </w:r>
      <w:r w:rsidR="00AE17F5">
        <w:t>Specifically, s</w:t>
      </w:r>
      <w:r w:rsidR="004F5A41">
        <w:t xml:space="preserve">ample size </w:t>
      </w:r>
      <w:r w:rsidR="004150EC">
        <w:t xml:space="preserve">involves additional considerations </w:t>
      </w:r>
      <w:r w:rsidR="004F5A41">
        <w:t xml:space="preserve">determination </w:t>
      </w:r>
      <w:r w:rsidR="005938A0">
        <w:t>beyond power analysis</w:t>
      </w:r>
      <w:r w:rsidR="00AE17F5">
        <w:t>, such as availability of resources and desired precision</w:t>
      </w:r>
      <w:r w:rsidR="005938A0">
        <w:t xml:space="preserve"> </w:t>
      </w:r>
      <w:r w:rsidR="004F5A41">
        <w:fldChar w:fldCharType="begin"/>
      </w:r>
      <w:r w:rsidR="005938A0">
        <w:instrText xml:space="preserve"> ADDIN ZOTERO_ITEM CSL_CITATION {"citationID":"enhEULr9","properties":{"formattedCitation":"(Lakens, 2022)","plainCitation":"(Lakens, 2022)","noteIndex":0},"citationItems":[{"id":15327,"uris":["http://zotero.org/users/1687755/items/8CZV3F6C"],"itemData":{"id":15327,"type":"article-journal","abstract":"An important step when designing an empirical study is to justify the sample size that will be collected. The key aim of a sample size justification for such studies is to explain how the collected data is expected to provide valuable information given the inferential goals of the researcher. In this overview article six approaches are discussed to justify the sample size in a quantitative empirical study: 1) collecting data from (almost) the entire population, 2) choosing a sample size based on resource constraints, 3) performing an a-priori power analysis, 4) planning for a desired accuracy, 5) using heuristics, or 6) explicitly acknowledging the absence of a justification. An important question to consider when justifying sample sizes is which effect sizes are deemed interesting, and the extent to which the data that is collected informs inferences about these effect sizes. Depending on the sample size justification chosen, researchers could consider 1) what the smallest effect size of interest is, 2) which minimal effect size will be statistically significant, 3) which effect sizes they expect (and what they base these expectations on), 4) which effect sizes would be rejected based on a confidence interval around the effect size, 5) which ranges of effects a study has sufficient power to detect based on a sensitivity power analysis, and 6) which effect sizes are expected in a specific research area. Researchers can use the guidelines presented in this article, for example by using the interactive form in the accompanying online Shiny app, to improve their sample size justification, and hopefully, align the informational value of a study with their inferential goals.","container-title":"Collabra: Psychology","DOI":"10.1525/collabra.33267","ISSN":"2474-7394","issue":"1","journalAbbreviation":"Collabra: Psychology","page":"33267","source":"Silverchair","title":"Sample Size Justification","volume":"8","author":[{"family":"Lakens","given":"Daniël"}],"issued":{"date-parts":[["2022",3,22]]}},"label":"page"}],"schema":"https://github.com/citation-style-language/schema/raw/master/csl-citation.json"} </w:instrText>
      </w:r>
      <w:r w:rsidR="004F5A41">
        <w:fldChar w:fldCharType="separate"/>
      </w:r>
      <w:r w:rsidR="005938A0">
        <w:rPr>
          <w:noProof/>
        </w:rPr>
        <w:t>(Lakens, 2022)</w:t>
      </w:r>
      <w:r w:rsidR="004F5A41">
        <w:fldChar w:fldCharType="end"/>
      </w:r>
      <w:r w:rsidR="00AE17F5">
        <w:t xml:space="preserve">. </w:t>
      </w:r>
      <w:r w:rsidR="00E20E4C">
        <w:t xml:space="preserve">Researchers should consider that sample sizes employed in power analyses do not have to be based on as-yet unknown </w:t>
      </w:r>
      <w:r w:rsidR="006B55C0">
        <w:t>estimates</w:t>
      </w:r>
      <w:r w:rsidR="00E20E4C">
        <w:t xml:space="preserve"> of the effect size they are studying, but can instead be based on the researchers’ Smallest Effect Size of Interest </w:t>
      </w:r>
      <w:r w:rsidR="00E20E4C">
        <w:fldChar w:fldCharType="begin"/>
      </w:r>
      <w:r w:rsidR="00D95DB0">
        <w:instrText xml:space="preserve"> ADDIN ZOTERO_ITEM CSL_CITATION {"citationID":"qztnwUqC","properties":{"formattedCitation":"(SESOI: Lakens, Scheel, et al., 2018)","plainCitation":"(SESOI: Lakens, Scheel, et al., 2018)","noteIndex":0},"citationItems":[{"id":12223,"uris":["http://zotero.org/users/1687755/items/23URKNRY"],"itemData":{"id":12223,"type":"article-journal","abstract":"Psychologists must be able to test both for the presence of an effect and for the absence of an effect. In addition to testing against zero, researchers can use the two one-sided tests (TOST) procedure to test for equivalence and reject the presence of a smallest effect size of interest (SESOI). The TOST procedure can be used to determine if an observed effect is surprisingly small, given that a true effect at least as extreme as the SESOI exists. We explain a range of approaches to determine the SESOI in psychological science and provide detailed examples of how equivalence tests should be performed and reported. Equivalence tests are an important extension of the statistical tools psychologists currently use and enable researchers to falsify predictions about the presence, and declare the absence, of meaningful effects.","container-title":"Advances in Methods and Practices in Psychological Science","issue":"2","language":"en","page":"259–269","source":"Zotero","title":"Equivalence Testing for Psychological Research: A Tutorial","volume":"1","author":[{"family":"Lakens","given":"Daniël"},{"family":"Scheel","given":"Anne M"},{"family":"Isager","given":"Peder M"}],"issued":{"date-parts":[["2018"]]}},"label":"page","prefix":"SESOI: "}],"schema":"https://github.com/citation-style-language/schema/raw/master/csl-citation.json"} </w:instrText>
      </w:r>
      <w:r w:rsidR="00E20E4C">
        <w:fldChar w:fldCharType="separate"/>
      </w:r>
      <w:r w:rsidR="00D95DB0">
        <w:rPr>
          <w:noProof/>
        </w:rPr>
        <w:t>(SESOI: Lakens, Scheel, et al., 2018)</w:t>
      </w:r>
      <w:r w:rsidR="00E20E4C">
        <w:fldChar w:fldCharType="end"/>
      </w:r>
      <w:r w:rsidR="00E20E4C">
        <w:t xml:space="preserve">. </w:t>
      </w:r>
      <w:r w:rsidR="00D95DB0">
        <w:t xml:space="preserve">Researchers may wish to more deeply consider not only their statistical power (via sample size) but also their chosen </w:t>
      </w:r>
      <m:oMath>
        <m:r>
          <w:rPr>
            <w:rFonts w:ascii="Cambria Math" w:hAnsi="Cambria Math"/>
          </w:rPr>
          <m:t>α</m:t>
        </m:r>
      </m:oMath>
      <w:r w:rsidR="00D95DB0">
        <w:t xml:space="preserve">-level </w:t>
      </w:r>
      <w:r w:rsidR="00D95DB0">
        <w:fldChar w:fldCharType="begin"/>
      </w:r>
      <w:r w:rsidR="00D95DB0">
        <w:instrText xml:space="preserve"> ADDIN ZOTERO_ITEM CSL_CITATION {"citationID":"WV1BAtdO","properties":{"formattedCitation":"(Lakens, Adolfi, et al., 2018)","plainCitation":"(Lakens, Adolfi, et al., 2018)","noteIndex":0},"citationItems":[{"id":11948,"uris":["http://zotero.org/users/1687755/items/FBPE7SSW"],"itemData":{"id":11948,"type":"article-journal","container-title":"Nature Human Behaviour","DOI":"10.1038/s41562-018-0311-x","ISSN":"2397-3374","issue":"3","journalAbbreviation":"Nat Hum Behav","language":"en","page":"168-171","source":"DOI.org (Crossref)","title":"Justify your alpha","volume":"2","author":[{"family":"Lakens","given":"Daniel"},{"family":"Adolfi","given":"Federico G."},{"family":"Albers","given":"Casper J."},{"family":"Anvari","given":"Farid"},{"family":"Apps","given":"Matthew A. J."},{"family":"Argamon","given":"Shlomo E."},{"family":"Baguley","given":"Thom"},{"family":"Becker","given":"Raymond B."},{"family":"Benning","given":"Stephen D."},{"family":"Bradford","given":"Daniel E."},{"family":"Buchanan","given":"Erin M."},{"family":"Caldwell","given":"Aaron R."},{"family":"Van Calster","given":"Ben"},{"family":"Carlsson","given":"Rickard"},{"family":"Chen","given":"Sau-Chin"},{"family":"Chung","given":"Bryan"},{"family":"Colling","given":"Lincoln J."},{"family":"Collins","given":"Gary S."},{"family":"Crook","given":"Zander"},{"family":"Cross","given":"Emily S."},{"family":"Daniels","given":"Sameera"},{"family":"Danielsson","given":"Henrik"},{"family":"DeBruine","given":"Lisa"},{"family":"Dunleavy","given":"Daniel J."},{"family":"Earp","given":"Brian D."},{"family":"Feist","given":"Michele I."},{"family":"Ferrell","given":"Jason D."},{"family":"Field","given":"James G."},{"family":"Fox","given":"Nicholas W."},{"family":"Friesen","given":"Amanda"},{"family":"Gomes","given":"Caio"},{"family":"Gonzalez-Marquez","given":"Monica"},{"family":"Grange","given":"James A."},{"family":"Grieve","given":"Andrew P."},{"family":"Guggenberger","given":"Robert"},{"family":"Grist","given":"James"},{"family":"Harmelen","given":"Anne-Laura","non-dropping-particle":"van"},{"family":"Hasselman","given":"Fred"},{"family":"Hochard","given":"Kevin D."},{"family":"Hoffarth","given":"Mark R."},{"family":"Holmes","given":"Nicholas P."},{"family":"Ingre","given":"Michael"},{"family":"Isager","given":"Peder M."},{"family":"Isotalus","given":"Hanna K."},{"family":"Johansson","given":"Christer"},{"family":"Juszczyk","given":"Konrad"},{"family":"Kenny","given":"David A."},{"family":"Khalil","given":"Ahmed A."},{"family":"Konat","given":"Barbara"},{"family":"Lao","given":"Junpeng"},{"family":"Larsen","given":"Erik Gahner"},{"family":"Lodder","given":"Gerine M. A."},{"family":"Lukavský","given":"Jiří"},{"family":"Madan","given":"Christopher R."},{"family":"Manheim","given":"David"},{"family":"Martin","given":"Stephen R."},{"family":"Martin","given":"Andrea E."},{"family":"Mayo","given":"Deborah G."},{"family":"McCarthy","given":"Randy J."},{"family":"McConway","given":"Kevin"},{"family":"McFarland","given":"Colin"},{"family":"Nio","given":"Amanda Q. X."},{"family":"Nilsonne","given":"Gustav"},{"family":"Oliveira","given":"Cilene Lino","non-dropping-particle":"de"},{"family":"Xivry","given":"Jean-Jacques Orban","non-dropping-particle":"de"},{"family":"Parsons","given":"Sam"},{"family":"Pfuhl","given":"Gerit"},{"family":"Quinn","given":"Kimberly A."},{"family":"Sakon","given":"John J."},{"family":"Saribay","given":"S. Adil"},{"family":"Schneider","given":"Iris K."},{"family":"Selvaraju","given":"Manojkumar"},{"family":"Sjoerds","given":"Zsuzsika"},{"family":"Smith","given":"Samuel G."},{"family":"Smits","given":"Tim"},{"family":"Spies","given":"Jeffrey R."},{"family":"Sreekumar","given":"Vishnu"},{"family":"Steltenpohl","given":"Crystal N."},{"family":"Stenhouse","given":"Neil"},{"family":"Świątkowski","given":"Wojciech"},{"family":"Vadillo","given":"Miguel A."},{"family":"Van Assen","given":"Marcel A. L. M."},{"family":"Williams","given":"Matt N."},{"family":"Williams","given":"Samantha E."},{"family":"Williams","given":"Donald R."},{"family":"Yarkoni","given":"Tal"},{"family":"Ziano","given":"Ignazio"},{"family":"Zwaan","given":"Rolf A."}],"issued":{"date-parts":[["2018",3]]}}}],"schema":"https://github.com/citation-style-language/schema/raw/master/csl-citation.json"} </w:instrText>
      </w:r>
      <w:r w:rsidR="00D95DB0">
        <w:fldChar w:fldCharType="separate"/>
      </w:r>
      <w:r w:rsidR="00D95DB0">
        <w:rPr>
          <w:noProof/>
        </w:rPr>
        <w:t>(Lakens, Adolfi, et al., 2018)</w:t>
      </w:r>
      <w:r w:rsidR="00D95DB0">
        <w:fldChar w:fldCharType="end"/>
      </w:r>
      <w:r w:rsidR="00D95DB0">
        <w:t xml:space="preserve">. </w:t>
      </w:r>
    </w:p>
    <w:p w14:paraId="7E66D361" w14:textId="2A1784CA" w:rsidR="00332F7F" w:rsidRDefault="008D1984" w:rsidP="00332F7F">
      <w:r>
        <w:t xml:space="preserve">Tests of interaction effects are often reported in the IRAP literature, typically via the interaction term in multiway ANOVAs. Determining statical power for interaction terms is more complex than implied by some power </w:t>
      </w:r>
      <w:r w:rsidR="00367AA7">
        <w:t>analysis</w:t>
      </w:r>
      <w:r>
        <w:t xml:space="preserve"> software such as G*Power</w:t>
      </w:r>
      <w:r w:rsidR="00367AA7">
        <w:t xml:space="preserve"> </w:t>
      </w:r>
      <w:r w:rsidR="00367AA7">
        <w:fldChar w:fldCharType="begin"/>
      </w:r>
      <w:r w:rsidR="00367AA7">
        <w:instrText xml:space="preserve"> ADDIN ZOTERO_ITEM CSL_CITATION {"citationID":"SNguOJJ1","properties":{"formattedCitation":"(Faul et al., 2007)","plainCitation":"(Faul et al., 2007)","noteIndex":0},"citationItems":[{"id":2459,"uris":["http://zotero.org/users/1687755/items/R93X4URM"],"itemData":{"id":2459,"type":"article-journal","container-title":"Behavior research methods","issue":"2","page":"175–191","source":"Google Scholar","title":"G*Power 3: A flexible statistical power analysis program for the social, behavioral, and biomedical sciences","title-short":"G* Power 3","volume":"39","author":[{"family":"Faul","given":"Franz"},{"family":"Erdfelder","given":"Edgar"},{"family":"Lang","given":"Albert-Georg"},{"family":"Buchner","given":"Axel"}],"issued":{"date-parts":[["2007"]]}}}],"schema":"https://github.com/citation-style-language/schema/raw/master/csl-citation.json"} </w:instrText>
      </w:r>
      <w:r w:rsidR="00367AA7">
        <w:fldChar w:fldCharType="separate"/>
      </w:r>
      <w:r w:rsidR="00367AA7">
        <w:rPr>
          <w:noProof/>
        </w:rPr>
        <w:t>(Faul et al., 2007)</w:t>
      </w:r>
      <w:r w:rsidR="00367AA7">
        <w:fldChar w:fldCharType="end"/>
      </w:r>
      <w:r>
        <w:t xml:space="preserve">, and I recommend that researchers should base power analyses on specific forms of expected or plausible interactions </w:t>
      </w:r>
      <w:r w:rsidR="00367AA7">
        <w:t xml:space="preserve">(e.g., </w:t>
      </w:r>
      <w:r w:rsidR="00367AA7" w:rsidRPr="00367AA7">
        <w:t>reversed, fully attenuated, partially attenuated)</w:t>
      </w:r>
      <w:r w:rsidR="00367AA7">
        <w:t xml:space="preserve"> </w:t>
      </w:r>
      <w:r>
        <w:t xml:space="preserve">rather than </w:t>
      </w:r>
      <w:r w:rsidR="00367AA7">
        <w:t xml:space="preserve">the interaction term in an ANOVA alone </w:t>
      </w:r>
      <w:r w:rsidR="00367AA7">
        <w:fldChar w:fldCharType="begin"/>
      </w:r>
      <w:r w:rsidR="00367AA7">
        <w:instrText xml:space="preserve"> ADDIN ZOTERO_ITEM CSL_CITATION {"citationID":"lZ8PXIrl","properties":{"formattedCitation":"(see Sommet et al., 2022)","plainCitation":"(see Sommet et al., 2022)","noteIndex":0},"citationItems":[{"id":15330,"uris":["http://zotero.org/users/1687755/items/JJYUIFQE"],"itemData":{"id":15330,"type":"article","abstract":"Power analysis for first-order interactions poses two challenges: (i) Conducting an appropriate power analysis is difficult, because the expected effect size of an interaction depends on its shape and the size of the simple slopes; (ii) Achieving sufficient power is difficult, because interactions are often modest in size. This paper consists of three parts. PART 1 addresses the first challenge. We first describe a fictional study to illustrate in a simple way how power analyses differ between interactions and main effects. Then, we introduce an intuitive taxonomy of 12 types of interactions based on the shape of the interaction (reversed, fully attenuated, partially attenuated) and the size of the simple slopes (small, medium, large), and we offer mathematically-derived sample size recommendations to detect each interaction with a power of .80/.90. PART 2 addresses the second challenge. We first describe a preregistered meta-study (159 studies from recent articles in influential psychology journals) showing that the median power to detect medium-sized interactions in the literature is .18. Then, we use simulations (887M simulated datasets) to generate power curves for the 12 types of interactions, and test three strategies to increase power without increasing sample size: (i) preregistering one-tailed tests (+21% gain), (ii) using a mixed design (+75% gain), and (ii) preregistering contrast analysis for a fully attenuated interaction (+62% gain). PART 3 introduces INT×Power, a web-application that enables users to draw their interaction and determine the sample size needed to reach a power of .80 with and without using these strategies: www.intxpower.com.","DOI":"10.31219/osf.io/xhe3u","language":"en-us","publisher":"OSF Preprints","source":"OSF Preprints","title":"How many participants do I need to test an interaction? Conducting an appropriate power analysis and achieving sufficient power to detect an interaction","title-short":"How many participants do I need to test an interaction?","URL":"https://osf.io/xhe3u/","author":[{"family":"Sommet","given":"Nicolas"},{"family":"Weissman","given":"David"},{"family":"Cheutin","given":"Nicolas"},{"family":"Elliot","given":"Andrew J."}],"accessed":{"date-parts":[["2023",1,10]]},"issued":{"date-parts":[["2022",9,7]]}},"label":"page","prefix":"see "}],"schema":"https://github.com/citation-style-language/schema/raw/master/csl-citation.json"} </w:instrText>
      </w:r>
      <w:r w:rsidR="00367AA7">
        <w:fldChar w:fldCharType="separate"/>
      </w:r>
      <w:r w:rsidR="00367AA7">
        <w:rPr>
          <w:noProof/>
        </w:rPr>
        <w:t>(see Sommet et al., 2022)</w:t>
      </w:r>
      <w:r w:rsidR="00367AA7">
        <w:fldChar w:fldCharType="end"/>
      </w:r>
      <w:r w:rsidR="00367AA7">
        <w:t xml:space="preserve">. </w:t>
      </w:r>
      <w:r w:rsidR="00332F7F">
        <w:t xml:space="preserve">Pin general, power analyses should be conducted and reported in a reproducible manner, for example using the pwr R package </w:t>
      </w:r>
      <w:r w:rsidR="00332F7F">
        <w:fldChar w:fldCharType="begin"/>
      </w:r>
      <w:r w:rsidR="00332F7F">
        <w:instrText xml:space="preserve"> ADDIN ZOTERO_ITEM CSL_CITATION {"citationID":"DSN6Mk3R","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00332F7F">
        <w:fldChar w:fldCharType="separate"/>
      </w:r>
      <w:r w:rsidR="00332F7F">
        <w:rPr>
          <w:noProof/>
        </w:rPr>
        <w:t>(Champely, 2016)</w:t>
      </w:r>
      <w:r w:rsidR="00332F7F">
        <w:fldChar w:fldCharType="end"/>
      </w:r>
      <w:r w:rsidR="00332F7F">
        <w:t>.</w:t>
      </w:r>
    </w:p>
    <w:p w14:paraId="146197BB" w14:textId="55F79F7D" w:rsidR="004F5A41" w:rsidRPr="004F5A41" w:rsidRDefault="007647C9" w:rsidP="005005D5">
      <w:r>
        <w:t>However, authors have also pointed out ways in which these standard power analyses may still under power studies</w:t>
      </w:r>
      <w:r w:rsidR="00AD30FD">
        <w:t xml:space="preserve"> </w:t>
      </w:r>
      <w:r>
        <w:t>due to between</w:t>
      </w:r>
      <w:r w:rsidR="00843FF8">
        <w:t>-</w:t>
      </w:r>
      <w:r>
        <w:t xml:space="preserve">study heterogeneity. </w:t>
      </w:r>
      <w:r w:rsidR="00843FF8">
        <w:t>This may require that sample sizes be increased further</w:t>
      </w:r>
      <w:r w:rsidR="002D6B72">
        <w:t xml:space="preserve">. For discussion of this issue as well as materials for performing power analyses that can account for this see McShane and </w:t>
      </w:r>
      <w:proofErr w:type="spellStart"/>
      <w:r w:rsidR="002D6B72" w:rsidRPr="002D6B72">
        <w:rPr>
          <w:lang w:val="en-GB"/>
        </w:rPr>
        <w:t>Böckenholt</w:t>
      </w:r>
      <w:proofErr w:type="spellEnd"/>
      <w:r w:rsidR="00843FF8">
        <w:t xml:space="preserve"> </w:t>
      </w:r>
      <w:r w:rsidR="00843FF8">
        <w:fldChar w:fldCharType="begin"/>
      </w:r>
      <w:r w:rsidR="002D6B72">
        <w:instrText xml:space="preserve"> ADDIN ZOTERO_ITEM CSL_CITATION {"citationID":"udg4LnMe","properties":{"formattedCitation":"(2014)","plainCitation":"(2014)","noteIndex":0},"citationItems":[{"id":15336,"uris":["http://zotero.org/users/1687755/items/AV5NWT7F"],"itemData":{"id":15336,"type":"article-journal","abstract":"Statistical power depends on the size of the effect of interest. However, effect sizes are rarely fixed in psychological research: Study design choices, such as the operationalization of the dependent variable or the treatment manipulation, the social context, the subject pool, or the time of day, typically cause systematic variation in the effect size. Ignoring this between-study variation, as standard power formulae do, results in assessments of power that are too optimistic. Consequently, when researchers attempting replication set sample sizes using these formulae, their studies will be underpowered and will thus fail at a greater than expected rate. We illustrate this with both hypothetical examples and data on several well-studied phenomena in psychology. We provide formulae that account for between-study variation and suggest that researchers set sample sizes with respect to our generally more conservative formulae. Our formulae generalize to settings in which there are multiple effects of interest. We also introduce an easy-to-use website that implements our approach to setting sample sizes. Finally, we conclude with recommendations for quantifying between-study variation.","container-title":"Perspectives on Psychological Science","DOI":"10.1177/1745691614548513","ISSN":"1745-6916, 1745-6924","issue":"6","journalAbbreviation":"Perspect Psychol Sci","language":"en","page":"612-625","source":"DOI.org (Crossref)","title":"You Cannot Step Into the Same River Twice: When Power Analyses Are Optimistic","title-short":"You Cannot Step Into the Same River Twice","volume":"9","author":[{"family":"McShane","given":"Blakeley B."},{"family":"Böckenholt","given":"Ulf"}],"issued":{"date-parts":[["2014",11]]}},"label":"page","suppress-author":true}],"schema":"https://github.com/citation-style-language/schema/raw/master/csl-citation.json"} </w:instrText>
      </w:r>
      <w:r w:rsidR="00843FF8">
        <w:fldChar w:fldCharType="separate"/>
      </w:r>
      <w:r w:rsidR="002D6B72">
        <w:rPr>
          <w:lang w:val="en-GB"/>
        </w:rPr>
        <w:t>(2014)</w:t>
      </w:r>
      <w:r w:rsidR="00843FF8">
        <w:fldChar w:fldCharType="end"/>
      </w:r>
      <w:r w:rsidR="00843FF8">
        <w:t xml:space="preserve">. </w:t>
      </w:r>
    </w:p>
    <w:p w14:paraId="15B9CE3A" w14:textId="7F63D441" w:rsidR="00CB344F" w:rsidRDefault="00CB344F" w:rsidP="009C0921">
      <w:pPr>
        <w:pStyle w:val="Heading2"/>
      </w:pPr>
      <w:r>
        <w:t>Limitations</w:t>
      </w:r>
    </w:p>
    <w:p w14:paraId="344BC42A" w14:textId="77777777" w:rsidR="006615BA" w:rsidRDefault="006615BA" w:rsidP="006615BA">
      <w:pPr>
        <w:pStyle w:val="Heading3"/>
      </w:pPr>
      <w:r>
        <w:t xml:space="preserve">Choice of effect size </w:t>
      </w:r>
    </w:p>
    <w:p w14:paraId="023F3F23" w14:textId="378DDAAA" w:rsidR="00CD659E" w:rsidRDefault="000D4DA7" w:rsidP="00CD659E">
      <w:r>
        <w:t>One</w:t>
      </w:r>
      <w:r w:rsidR="006615BA">
        <w:t xml:space="preserve"> limitation of the current study is the choice of the effect size for which power was calculated for (i.e., Pearson’s </w:t>
      </w:r>
      <w:r w:rsidR="006615BA" w:rsidRPr="00F77D04">
        <w:rPr>
          <w:i/>
          <w:iCs/>
        </w:rPr>
        <w:t>r</w:t>
      </w:r>
      <w:r w:rsidR="006615BA">
        <w:t xml:space="preserve"> = .20, equivalent to Cohen’s </w:t>
      </w:r>
      <w:r w:rsidR="006615BA" w:rsidRPr="00F77D04">
        <w:rPr>
          <w:i/>
          <w:iCs/>
        </w:rPr>
        <w:t>d</w:t>
      </w:r>
      <w:r w:rsidR="006615BA">
        <w:t xml:space="preserve"> = .408). This value was selected in order to be able to draw directly comparisons with Fraley et al. (2022) and therefore the literature on Social and Personality psychology. Additionally, this estimate was derived from multiple </w:t>
      </w:r>
      <w:r w:rsidR="006615BA">
        <w:t>large scale meta-science studies estimating the average effect size reported in psychology research across thousands of papers</w:t>
      </w:r>
      <w:r w:rsidR="00AE5EBF">
        <w:t xml:space="preserve"> </w:t>
      </w:r>
      <w:r w:rsidR="00AE5EBF">
        <w:fldChar w:fldCharType="begin"/>
      </w:r>
      <w:r w:rsidR="00AE5EBF">
        <w:instrText xml:space="preserve"> ADDIN ZOTERO_ITEM CSL_CITATION {"citationID":"PycyKkaY","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AE5EBF">
        <w:fldChar w:fldCharType="separate"/>
      </w:r>
      <w:r w:rsidR="00AE5EBF">
        <w:rPr>
          <w:noProof/>
        </w:rPr>
        <w:t>(Gignac &amp; Szodorai, 2016; Hemphill, 2003; Richard et al., 2003)</w:t>
      </w:r>
      <w:r w:rsidR="00AE5EBF">
        <w:fldChar w:fldCharType="end"/>
      </w:r>
      <w:r w:rsidR="005556F1">
        <w:t>. No such estimates exist for the IRAP literature</w:t>
      </w:r>
      <w:r w:rsidR="00863E68">
        <w:t xml:space="preserve">. One </w:t>
      </w:r>
      <w:r w:rsidR="00BD49FB">
        <w:t xml:space="preserve">meta-analysis of the IRAP’s criterion validity does exist </w:t>
      </w:r>
      <w:r w:rsidR="00BD49FB">
        <w:fldChar w:fldCharType="begin"/>
      </w:r>
      <w:r w:rsidR="00BD49FB">
        <w:instrText xml:space="preserve"> ADDIN ZOTERO_ITEM CSL_CITATION {"citationID":"LSJlxllL","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BD49FB">
        <w:fldChar w:fldCharType="separate"/>
      </w:r>
      <w:r w:rsidR="00BD49FB">
        <w:rPr>
          <w:noProof/>
        </w:rPr>
        <w:t>(Vahey et al., 2015)</w:t>
      </w:r>
      <w:r w:rsidR="00BD49FB">
        <w:fldChar w:fldCharType="end"/>
      </w:r>
      <w:r w:rsidR="00BD49FB">
        <w:t xml:space="preserve">, but that study </w:t>
      </w:r>
      <w:r w:rsidR="004E7F8D">
        <w:t xml:space="preserve">involved </w:t>
      </w:r>
      <w:r w:rsidR="00BD49FB">
        <w:t xml:space="preserve">a different </w:t>
      </w:r>
      <w:proofErr w:type="spellStart"/>
      <w:r w:rsidR="00BD49FB">
        <w:t>estimand</w:t>
      </w:r>
      <w:proofErr w:type="spellEnd"/>
      <w:r w:rsidR="00A97DCC">
        <w:t xml:space="preserve"> to </w:t>
      </w:r>
      <w:r w:rsidR="00A13B30">
        <w:t xml:space="preserve">the current work </w:t>
      </w:r>
      <w:r w:rsidR="00A97DCC">
        <w:t xml:space="preserve">(i.e., </w:t>
      </w:r>
      <w:r w:rsidR="004E7F8D">
        <w:t xml:space="preserve">provided </w:t>
      </w:r>
      <w:r w:rsidR="00A97DCC">
        <w:t>an answer to a different question)</w:t>
      </w:r>
      <w:r w:rsidR="00BD49FB">
        <w:t xml:space="preserve">. Whereas the current analyses require an estimate of average observed effect sizes (i.e., average of all observed effect sizes), Vahey et al. (2015) </w:t>
      </w:r>
      <w:r w:rsidR="000C063D">
        <w:t xml:space="preserve">included just </w:t>
      </w:r>
      <w:r w:rsidR="00BD49FB">
        <w:t>56 clinically-relevant criterion effect sizes</w:t>
      </w:r>
      <w:r w:rsidR="000C063D">
        <w:t xml:space="preserve"> from the </w:t>
      </w:r>
      <w:r w:rsidR="00BD49FB" w:rsidRPr="00BD49FB">
        <w:t>322</w:t>
      </w:r>
      <w:r w:rsidR="000C063D">
        <w:t xml:space="preserve"> effect sizes reported in the </w:t>
      </w:r>
      <w:r w:rsidR="00575583">
        <w:t xml:space="preserve">fifteen </w:t>
      </w:r>
      <w:r w:rsidR="000C063D">
        <w:t>articles</w:t>
      </w:r>
      <w:r w:rsidR="00575583">
        <w:t xml:space="preserve"> they examined</w:t>
      </w:r>
      <w:r w:rsidR="000C063D">
        <w:t>.</w:t>
      </w:r>
      <w:r w:rsidR="00CD659E">
        <w:t xml:space="preserve"> </w:t>
      </w:r>
    </w:p>
    <w:p w14:paraId="33D2AD36" w14:textId="278707B4" w:rsidR="006615BA" w:rsidRPr="006615BA" w:rsidRDefault="00AE5EBF" w:rsidP="00CD659E">
      <w:r>
        <w:t xml:space="preserve">Other choices of effect sizes are of course possible, but the specific choice of effect size is relatively less important when making relative comparisons (e.g., over time and between literatures). Although estimates of power will differ between different effect sizes of interest, any reasonable choice of effect size allows us to study (a) changes in power over time and (b) differences in average power between research literatures. </w:t>
      </w:r>
    </w:p>
    <w:p w14:paraId="083FBDBC" w14:textId="77777777" w:rsidR="00692BDA" w:rsidRDefault="00692BDA" w:rsidP="00692BDA">
      <w:pPr>
        <w:pStyle w:val="Heading3"/>
      </w:pPr>
      <w:r>
        <w:t>Potential for systematic differences in effect sizes between literatures</w:t>
      </w:r>
    </w:p>
    <w:p w14:paraId="220257E0" w14:textId="1F833973" w:rsidR="00FA74E4" w:rsidRDefault="0017209D" w:rsidP="007B6873">
      <w:r>
        <w:t xml:space="preserve">It is important to consider the possibility that </w:t>
      </w:r>
      <w:r w:rsidR="00CB344F">
        <w:t>the effect sizes observed within the IRAP literature are simply much larger than those observed in other areas of psychology</w:t>
      </w:r>
      <w:r w:rsidR="004522FE">
        <w:t xml:space="preserve">. </w:t>
      </w:r>
      <w:r w:rsidR="004522FE">
        <w:t xml:space="preserve">This would undermine the comparisons between the implied power in the IRAP literature versus the Social and Personality Psychology literature which are based on an assumption of similar </w:t>
      </w:r>
      <w:r w:rsidR="004522FE">
        <w:t xml:space="preserve">average </w:t>
      </w:r>
      <w:r w:rsidR="004522FE">
        <w:t>effect sizes.</w:t>
      </w:r>
      <w:r w:rsidR="00705DD8">
        <w:t xml:space="preserve"> </w:t>
      </w:r>
      <w:r w:rsidR="00492C6B">
        <w:t>However, t</w:t>
      </w:r>
      <w:r w:rsidR="00250991">
        <w:t xml:space="preserve">his would require </w:t>
      </w:r>
      <w:r w:rsidR="00CB344F">
        <w:t xml:space="preserve">that the IRAP </w:t>
      </w:r>
      <w:r w:rsidR="00705DD8">
        <w:t xml:space="preserve">itself </w:t>
      </w:r>
      <w:r w:rsidR="00CB344F">
        <w:t>is unique</w:t>
      </w:r>
      <w:r w:rsidR="00492C6B">
        <w:t xml:space="preserve"> or distinct in some way that allows it to capture larger than average effect sizes.</w:t>
      </w:r>
      <w:r w:rsidR="00250991">
        <w:t xml:space="preserve"> </w:t>
      </w:r>
      <w:r w:rsidR="00492C6B">
        <w:t>G</w:t>
      </w:r>
      <w:r w:rsidR="00250991">
        <w:t xml:space="preserve">iven that the IRAP is used to study a diverse range of topics covering social psychology </w:t>
      </w:r>
      <w:r w:rsidR="00250991">
        <w:fldChar w:fldCharType="begin"/>
      </w:r>
      <w:r w:rsidR="00250991">
        <w:instrText xml:space="preserve"> ADDIN ZOTERO_ITEM CSL_CITATION {"citationID":"JI5gvD90","properties":{"formattedCitation":"(e.g., race and gender: De Schryver et al., 2018; Hughes et al., 2016)","plainCitation":"(e.g., race and gender: De Schryver et al., 2018; Hughes et al., 2016)","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e.g., race and gender: "},{"id":11176,"uris":["http://zotero.org/users/1687755/items/YJCJPI8N"],"itemData":{"id":11176,"type":"article-journal","abstract":"Across four studies, we demonstrate that effects obtained from the Implicit Relational Assessment Procedure, like those obtained from other indirect procedures, are not impervious to strategic manipulation. In experiment 1, we found that merely informing participants to 'fake' their performance without providing a concrete strategy to do so did not eliminate, reverse, or in any way alter the obtained outcomes. However, when those same instructions orientated attention toward the core parameters of the task, participants spontaneously derived a strategy that allowed them to eliminate their effects (experiment 2). When the participants were provided with a viable response strategy, they successfully reversed the direction of their overall Implicit Relational Assessment</w:instrText>
      </w:r>
      <w:r w:rsidR="00250991">
        <w:rPr>
          <w:rFonts w:hint="eastAsia"/>
        </w:rPr>
        <w:instrText xml:space="preserve"> Procedure effect (experiment 3). By refining the nature of those instructions, we managed to target and alter individual trial</w:instrText>
      </w:r>
      <w:r w:rsidR="00250991">
        <w:rPr>
          <w:rFonts w:hint="eastAsia"/>
        </w:rPr>
        <w:instrText>‐</w:instrText>
      </w:r>
      <w:r w:rsidR="00250991">
        <w:rPr>
          <w:rFonts w:hint="eastAsia"/>
        </w:rPr>
        <w:instrText>type effects in isolation with some success (experiment 4). (PsycINFO Database Record (c) 2017 APA, all rights reserved)","arch</w:instrText>
      </w:r>
      <w:r w:rsidR="00250991">
        <w:instrText>ive":"psyh","archive_location":"2016-32797-001","container-title":"European Journal of Social Psychology","DOI":"10.1002/ejsp.2207","ISSN":"0046-2772","issue":"5","journalAbbreviation":"European Journal of Social Psychology","page":"632-648","source":"EBSCOhost","title":"Faking revisited: Exerting strategic control over performance on the Implicit Relational Assessment Procedure","volume":"46","author":[{"family":"Hughes","given":"Sean"},{"family":"Hussey","given":"Ian"},{"family":"Corrigan","given":"Beth</w:instrText>
      </w:r>
      <w:r w:rsidR="00250991">
        <w:rPr>
          <w:rFonts w:hint="eastAsia"/>
        </w:rPr>
        <w:instrText>any"},{"family":"Jolie","given":"Katie"},{"family":"Murphy","given":"Carol"},{"family":"Barnes</w:instrText>
      </w:r>
      <w:r w:rsidR="00250991">
        <w:rPr>
          <w:rFonts w:hint="eastAsia"/>
        </w:rPr>
        <w:instrText>‐</w:instrText>
      </w:r>
      <w:r w:rsidR="00250991">
        <w:rPr>
          <w:rFonts w:hint="eastAsia"/>
        </w:rPr>
        <w:instrText xml:space="preserve">Holmes","given":"Dermot"}],"issued":{"date-parts":[["2016",8]]}}}],"schema":"https://github.com/citation-style-language/schema/raw/master/csl-citation.json"} </w:instrText>
      </w:r>
      <w:r w:rsidR="00250991">
        <w:fldChar w:fldCharType="separate"/>
      </w:r>
      <w:r w:rsidR="00250991">
        <w:rPr>
          <w:noProof/>
        </w:rPr>
        <w:t>(e.g., race and gender: De Schryver et al., 2018; Hughes et al., 2016)</w:t>
      </w:r>
      <w:r w:rsidR="00250991">
        <w:fldChar w:fldCharType="end"/>
      </w:r>
      <w:r w:rsidR="00250991">
        <w:t xml:space="preserve">, clinical psychology </w:t>
      </w:r>
      <w:r w:rsidR="00250991">
        <w:fldChar w:fldCharType="begin"/>
      </w:r>
      <w:r w:rsidR="00250991">
        <w:instrText xml:space="preserve"> ADDIN ZOTERO_ITEM CSL_CITATION {"citationID":"4W1QHclL","properties":{"formattedCitation":"(e.g., depression, suicidality, eating disorders, and OCD: Hussey et al., 2016; Hussey &amp; Barnes-Holmes, 2012; Nicholson &amp; Barnes-Holmes, 2012; Parling et al., 2012)","plainCitation":"(e.g., depression, suicidality, eating disorders, and OCD: Hussey et al., 2016; Hussey &amp; Barnes-Holmes, 2012; Nicholson &amp; Barnes-Holmes, 2012; Parling et al., 2012)","noteIndex":0},"citationItems":[{"id":2464,"uris":["http://zotero.org/users/1687755/items/QMQMHVU4"],"itemData":{"id":2464,"type":"article-journal","abstract":"Background and objectives\n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nMethods\n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nResults\n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nLimitations\nFor ethical reason, suicidal behaviours were not assessed in the normative group. Groups were therefore not mutually exclusive. This may have decreased the specificity of the IRAP.\nConclusions\nSuicidal ideation is associated with an implicit “fearlessness of death”. The utility of implicit death-evaluations should therefore be considered alongside self-evaluations and self-death associations in the future..","container-title":"Journal of Behavior Therapy and Experimental Psychiatry","DOI":"10.1016/j.jbtep.2015.11.003","ISSN":"0005-7916","journalAbbreviation":"Journal of Behavior Therapy and Experimental Psychiatry","page":"1-9","source":"ScienceDirect","title":"Individuals with current suicidal ideation demonstrate implicit “fearlessness of death”","volume":"51","author":[{"family":"Hussey","given":"Ian"},{"family":"Barnes-Holmes","given":"Dermot"},{"family":"Booth","given":"R."}],"issued":{"date-parts":[["2016",6]]}},"label":"page","prefix":"e.g., depression, suicidality, eating disorders, and OCD: "},{"id":19,"uris":["http://zotero.org/users/1687755/items/JN2Z847C"],"itemData":{"id":1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id":11272,"uris":["http://zotero.org/users/1687755/items/YSEQIUSR"],"itemData":{"id":11272,"type":"article-journal","abstract":"Background and objectives: 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 Methods: 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 Results: 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 Limitations: Our findings are based on a non-clinical student sample and further research is required for generalization to OCD. Conclusions: The implicit measures appeared to be measuring two separate constructs and had differential relationships with behavior and OC tendencies. Overall, the results support current theories relating to pathological disgust and OCD. (PsycINFO Database Record (c) 2017 APA, all rights reserved)","archive":"psyh","archive_location":"2012-10694-011","container-title":"Journal of Behavior Therapy and Experimental Psychiatry","DOI":"10.1016/j.jbtep.2012.02.001","ISSN":"0005-7916","issue":"3","journalAbbreviation":"Journal of Behavior Therapy and Experimental Psychiatry","page":"922-930","source":"EBSCOhost","title":"Developing an implicit measure of disgust propensity and disgust sensitivity: Examining the role of implicit disgust propensity and sensitivity in obsessive-compulsive tendencies","volume":"43","author":[{"family":"Nicholson","given":"Emma"},{"family":"Barnes-Holmes","given":"Dermot"}],"issued":{"date-parts":[["2012",9]]}}},{"id":1106,"uris":["http://zotero.org/users/1687755/items/VEGK4MI5"],"itemData":{"id":1106,"type":"article-journal","abstract":"Implicit pro-thin/anti-fat attitudes were investigated among a mixed group of patients with full and sub-threshold Anorexia Nervosa (n = 17), and a matched-age control group (n = 17). The Implicit Relational Assessment Procedure (IRAP) was employed to measure implicit pro-thin and anti-fat attitudes towards Self and Others in addition to “striving for thinness” and “avoidance of fatness.” The clinical group showed an implicit pro-fat attitude towards Others and stronger anti-fat attitudes towards Self and avoidance of fatness compared with controls. The findings are discussed in relation to the over-evaluation of weight and shape in the clinical group.","container-title":"Eating Disorders","DOI":"10.1080/10640266.2012.654056","ISSN":"1064-0266","issue":"2","note":"PMID: 22364344","page":"127-143","source":"Taylor and Francis+NEJM","title":"Using the Implicit Relational Assessment Procedure to Compare Implicit Pro-Thin/Anti-Fat Attitudes of Patients With Anorexia Nervosa and Non-Clinical Controls","volume":"20","author":[{"family":"Parling","given":"Thomas"},{"family":"Cernvall","given":"Martin"},{"family":"Stewart","given":"Ian"},{"family":"Barnes-Holmes","given":"Dermot"},{"family":"Ghaderi","given":"Ata"}],"issued":{"date-parts":[["2012",3,1]]}}}],"schema":"https://github.com/citation-style-language/schema/raw/master/csl-citation.json"} </w:instrText>
      </w:r>
      <w:r w:rsidR="00250991">
        <w:fldChar w:fldCharType="separate"/>
      </w:r>
      <w:r w:rsidR="00250991">
        <w:rPr>
          <w:noProof/>
        </w:rPr>
        <w:t>(e.g., depression, suicidality, eating disorders, and OCD: Hussey et al., 2016; Hussey &amp; Barnes-Holmes, 2012; Nicholson &amp; Barnes-Holmes, 2012; Parling et al., 2012)</w:t>
      </w:r>
      <w:r w:rsidR="00250991">
        <w:fldChar w:fldCharType="end"/>
      </w:r>
      <w:r w:rsidR="00250991">
        <w:t xml:space="preserve">, and behaviorism </w:t>
      </w:r>
      <w:r w:rsidR="004522FE">
        <w:fldChar w:fldCharType="begin"/>
      </w:r>
      <w:r w:rsidR="004522FE">
        <w:instrText xml:space="preserve"> ADDIN ZOTERO_ITEM CSL_CITATION {"citationID":"jslESqpe","properties":{"formattedCitation":"(e.g., within Relational Frame Theory: Finn et al., 2016; Pidgeon et al., 2021)","plainCitation":"(e.g., within Relational Frame Theory: Finn et al., 2016; Pidgeon et al., 2021)","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prefix":"e.g., within Relational Frame Theory: "},{"id":14241,"uris":["http://zotero.org/users/1687755/items/6DZ9Z2BT"],"itemData":{"id":14241,"type":"article-journal","abstract":"Two studies are presented that involved exploring four different versions of the implicit relational assessment procedure (IRAP) to target self-relevant stimulus relations. Experiment 1 employed stimuli from previous research that used the IRAP to target stimulus relations pertaining to self, and self-esteem in particular. Experiment 2 aimed to explore the use of different types of stimuli (i.e., pictures as well as words), that again focused on self-related stimulus relations, and their potential correlations with measures of self-esteem and psychological distress. Experiment 1 yielded broadly similar findings to those reported previously. Experiment 2 showed that only one trial type from the IRAP using pictures depicting success versus failure correlated with the measures of self-esteem and psychological distress; none of the remaining 11 trial types across the three IRAPs yielded any significant correlations. The current findings may be seen as relatively progressive when presented in the context of a theoretical model that may be used, albeit in a post-hoc manner, to interpret the specific IRAP response patterns obtained in the current and previously published research. In particular, an in-depth RFT conceptual analysis of the findings using a recently proposed model of IRAP effects is presented. (PsycInfo Database Record (c) 2021 APA, all rights reserved)","archive":"APA PsycInfo","archive_location":"2020-67881-001","container-title":"The Psychological Record","DOI":"10.1007/s40732-020-00428-9","ISSN":"0033-2933","issue":"3","journalAbbreviation":"The Psychological Record","note":"publisher: Springer","page":"397-409","source":"EBSCOhost","title":"Four self-related IRAPs: Analyzing and interpreting effects in light of the DAARRE model","volume":"71","author":[{"family":"Pidgeon","given":"Audrey"},{"family":"McEnteggart","given":"Ciara"},{"family":"Harte","given":"Colin"},{"family":"Barnes-Holmes","given":"Dermot"},{"family":"Barnes-Holmes","given":"Yvonne"}],"issued":{"date-parts":[["2021",9]]}}}],"schema":"https://github.com/citation-style-language/schema/raw/master/csl-citation.json"} </w:instrText>
      </w:r>
      <w:r w:rsidR="004522FE">
        <w:fldChar w:fldCharType="separate"/>
      </w:r>
      <w:r w:rsidR="004522FE">
        <w:rPr>
          <w:noProof/>
        </w:rPr>
        <w:t>(e.g., within Relational Frame Theory: Finn et al., 2016; Pidgeon et al., 2021)</w:t>
      </w:r>
      <w:r w:rsidR="004522FE">
        <w:fldChar w:fldCharType="end"/>
      </w:r>
      <w:r w:rsidR="00492C6B">
        <w:t>, t</w:t>
      </w:r>
      <w:r w:rsidR="004522FE">
        <w:t xml:space="preserve">he common link across the IRAP literature is therefore not the domain in which the task is employed, but the use of the task itself. </w:t>
      </w:r>
      <w:r w:rsidR="00AB167D">
        <w:t xml:space="preserve">While it is quite feasible that effect sizes differ in one domain relative to another (e.g., effect sizes in persuasion research might simply be larger than in perception research, or vice versa), </w:t>
      </w:r>
      <w:r w:rsidR="00F215D3">
        <w:t xml:space="preserve">this is not the case when a range of domains are being considered. </w:t>
      </w:r>
    </w:p>
    <w:p w14:paraId="39798E8D" w14:textId="798ED3A8" w:rsidR="00B81A55" w:rsidRDefault="00F215D3" w:rsidP="007B6873">
      <w:r>
        <w:t>I</w:t>
      </w:r>
      <w:r w:rsidR="00AB167D">
        <w:t xml:space="preserve">t is relatively </w:t>
      </w:r>
      <w:r>
        <w:t>easier to estimate the probability that larger effect sizes will be observed using one task relative to others</w:t>
      </w:r>
      <w:r w:rsidR="00722AEF">
        <w:t>: average observable effect sizes are limited by the reliability of the task</w:t>
      </w:r>
      <w:r w:rsidR="007B6873">
        <w:t xml:space="preserve"> being used to capture them </w:t>
      </w:r>
      <w:r w:rsidR="007B6873">
        <w:fldChar w:fldCharType="begin"/>
      </w:r>
      <w:r w:rsidR="007B6873">
        <w:instrText xml:space="preserve"> ADDIN ZOTERO_ITEM CSL_CITATION {"citationID":"qkPss00e","properties":{"formattedCitation":"(i.e., via attentuation: Revelle, 2009)","plainCitation":"(i.e., via attentuation: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via attentuation: "}],"schema":"https://github.com/citation-style-language/schema/raw/master/csl-citation.json"} </w:instrText>
      </w:r>
      <w:r w:rsidR="007B6873">
        <w:fldChar w:fldCharType="separate"/>
      </w:r>
      <w:r w:rsidR="007B6873">
        <w:rPr>
          <w:noProof/>
        </w:rPr>
        <w:t>(i.e., via attentuation: Revelle, 2009)</w:t>
      </w:r>
      <w:r w:rsidR="007B6873">
        <w:fldChar w:fldCharType="end"/>
      </w:r>
      <w:r w:rsidR="007B6873">
        <w:t xml:space="preserve">. </w:t>
      </w:r>
      <w:r w:rsidR="007508F6">
        <w:t>T</w:t>
      </w:r>
      <w:r w:rsidR="007B6873">
        <w:t xml:space="preserve">he </w:t>
      </w:r>
      <w:r w:rsidR="00CB344F">
        <w:t>IRAP</w:t>
      </w:r>
      <w:r w:rsidR="007508F6">
        <w:t>’s reliability</w:t>
      </w:r>
      <w:r w:rsidR="00CB344F">
        <w:t xml:space="preserve"> has been shown to </w:t>
      </w:r>
      <w:r w:rsidR="007508F6">
        <w:t xml:space="preserve">be less than acceptable according to common recommendations </w:t>
      </w:r>
      <w:r w:rsidR="007508F6">
        <w:fldChar w:fldCharType="begin"/>
      </w:r>
      <w:r w:rsidR="00142056">
        <w:instrText xml:space="preserve"> ADDIN ZOTERO_ITEM CSL_CITATION {"citationID":"cmknO55k","properties":{"formattedCitation":"(e.g., \\uc0\\u945{} = .60 and test-retest r = .43 according to one meta-analysis: Greenwald &amp; Lai, 2020; reliability was found to be substantially lower in a different analysis: Hussey &amp; Drake, 2020a; recommendation for \\uc0\\u945{} &gt; .70: Nunnally &amp; Bernstein, 1994)","plainCitation":"(e.g., α = .60 and test-retest r = .43 according to one meta-analysis: Greenwald &amp; Lai, 2020; reliability was found to be substantially lower in a different analysis: Hussey &amp; Drake, 2020a; recommendation for α &gt; .70: Nunnally &amp; Bernstein, 1994)","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α = .60 and test-retest r = .43 according to one meta-analysis: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reliability was found to be substantially lower in a different analysis: "},{"id":8360,"uris":["http://zotero.org/users/1687755/items/G7ESHSYZ"],"itemData":{"id":8360,"type":"book","edition":"3rd edition","ISBN":"0-07-047849-X","publisher":"McGraw-Hill","title":"Psychometric Theory","author":[{"family":"Nunnally","given":"J"},{"family":"Bernstein","given":"I"}],"issued":{"date-parts":[["1994"]]}},"label":"page","prefix":"recommendation for α &gt; .70: "}],"schema":"https://github.com/citation-style-language/schema/raw/master/csl-citation.json"} </w:instrText>
      </w:r>
      <w:r w:rsidR="007508F6">
        <w:fldChar w:fldCharType="separate"/>
      </w:r>
      <w:r w:rsidR="00142056" w:rsidRPr="00142056">
        <w:rPr>
          <w:lang w:val="en-GB"/>
        </w:rPr>
        <w:t xml:space="preserve">(e.g., α = .60 </w:t>
      </w:r>
      <w:r w:rsidR="00142056" w:rsidRPr="00142056">
        <w:rPr>
          <w:lang w:val="en-GB"/>
        </w:rPr>
        <w:lastRenderedPageBreak/>
        <w:t xml:space="preserve">and test-retest </w:t>
      </w:r>
      <w:r w:rsidR="00142056" w:rsidRPr="00142056">
        <w:rPr>
          <w:i/>
          <w:iCs/>
          <w:lang w:val="en-GB"/>
        </w:rPr>
        <w:t>r</w:t>
      </w:r>
      <w:r w:rsidR="00142056" w:rsidRPr="00142056">
        <w:rPr>
          <w:lang w:val="en-GB"/>
        </w:rPr>
        <w:t xml:space="preserve"> = .43 according to one meta-analysis: Greenwald &amp; Lai, 2020; reliability was found to be substantially lower in a different analysis: Hussey &amp; Drake, 2020a; recommendation for α &gt; .70: Nunnally &amp; Bernstein, 1994)</w:t>
      </w:r>
      <w:r w:rsidR="007508F6">
        <w:fldChar w:fldCharType="end"/>
      </w:r>
      <w:r w:rsidR="00142056">
        <w:t>. M</w:t>
      </w:r>
      <w:r w:rsidR="00CB344F">
        <w:t xml:space="preserve">easures in </w:t>
      </w:r>
      <w:r w:rsidR="00840137">
        <w:t>S</w:t>
      </w:r>
      <w:r w:rsidR="00CB344F">
        <w:t xml:space="preserve">ocial and </w:t>
      </w:r>
      <w:r w:rsidR="00840137">
        <w:t>P</w:t>
      </w:r>
      <w:r w:rsidR="00CB344F">
        <w:t>ersonality psychology</w:t>
      </w:r>
      <w:r w:rsidR="00840137">
        <w:t xml:space="preserve"> have generally been shown to possess higher reliability than this in reliability-generalization meta-analyses</w:t>
      </w:r>
      <w:r w:rsidR="00CB344F">
        <w:t xml:space="preserve"> </w:t>
      </w:r>
      <w:r w:rsidR="00CB344F">
        <w:fldChar w:fldCharType="begin"/>
      </w:r>
      <w:r w:rsidR="00840137">
        <w:instrText xml:space="preserve"> ADDIN ZOTERO_ITEM CSL_CITATION {"citationID":"YJ4bPKyU","properties":{"formattedCitation":"(Greco et al., 2018)","plainCitation":"(Greco et al., 2018)","noteIndex":0},"citationItems":[{"id":13978,"uris":["http://zotero.org/users/1687755/items/BCBW79AS"],"itemData":{"id":13978,"type":"article-journal","abstract":"Increasing precision of measurement is a goal of scientific advancement, but Nunnally's (1978) .70 benchmark for coefficient alpha (alpha) has remained the omnibus test for reliability for nearly 40 years. This likely arises due to there only being scattered empirical evidence of the degree to which the field has met or surpassed this standard. Using meta-analytic techniques known as reliability generalization (RG), we cumulate alphas across 36 commonly used individual differences, attitudes, and behaviours from 1675 independent samples (N = 991,588). Our primary finding is that alphas almost always exceed .70 and generally fall above .80. In addition, we identified factors that moderate alpha including the specific measure used, the number of scale items, and the rater. The study provides baseline alphas that can be used for research planning and design; it also offers best practices for RG and notes the benefits of RG for understanding systematic fluctuations in reliability.","container-title":"Journal of Management Studies","DOI":"10.1111/joms.12328","ISSN":"1467-6486","issue":"4","language":"en","note":"_eprint: https://onlinelibrary.wiley.com/doi/pdf/10.1111/joms.12328","page":"583-618","source":"Wiley Online Library","title":"Meta-Analysis of Coefficient Alpha: A Reliability Generalization Study","title-short":"Meta-Analysis of Coefficient Alpha","volume":"55","author":[{"family":"Greco","given":"Lindsey M."},{"family":"O'Boyle","given":"Ernest H."},{"family":"Cockburn","given":"Bethany S."},{"family":"Yuan","given":"Zhenyu"}],"issued":{"date-parts":[["2018"]]}},"label":"page"}],"schema":"https://github.com/citation-style-language/schema/raw/master/csl-citation.json"} </w:instrText>
      </w:r>
      <w:r w:rsidR="00CB344F">
        <w:fldChar w:fldCharType="separate"/>
      </w:r>
      <w:r w:rsidR="00840137">
        <w:rPr>
          <w:noProof/>
        </w:rPr>
        <w:t>(Greco et al., 2018)</w:t>
      </w:r>
      <w:r w:rsidR="00CB344F">
        <w:fldChar w:fldCharType="end"/>
      </w:r>
      <w:r w:rsidR="00CB344F">
        <w:t xml:space="preserve">. </w:t>
      </w:r>
      <w:r w:rsidR="00C87034">
        <w:t>I</w:t>
      </w:r>
      <w:r w:rsidR="00CB344F">
        <w:t xml:space="preserve">t is </w:t>
      </w:r>
      <w:r w:rsidR="00AE5FEC">
        <w:t xml:space="preserve">mathematically </w:t>
      </w:r>
      <w:r w:rsidR="00CB344F">
        <w:t xml:space="preserve">implausible that </w:t>
      </w:r>
      <w:r w:rsidR="00AE5FEC">
        <w:t xml:space="preserve">a less reliable than average </w:t>
      </w:r>
      <w:r w:rsidR="007854E9">
        <w:t>task</w:t>
      </w:r>
      <w:r w:rsidR="00AE5FEC">
        <w:t xml:space="preserve"> </w:t>
      </w:r>
      <w:r w:rsidR="003A7926">
        <w:t>can</w:t>
      </w:r>
      <w:r w:rsidR="00AE5FEC">
        <w:t xml:space="preserve"> consistently capture larger than average effect sizes</w:t>
      </w:r>
      <w:r w:rsidR="003E1AA6">
        <w:t xml:space="preserve">. </w:t>
      </w:r>
      <w:r w:rsidR="009F1DC5">
        <w:t xml:space="preserve">As such, it is unlikely that average effect sizes in the IRAP literature are larger than those in other literatures (although the reverse is plausibly the case). </w:t>
      </w:r>
    </w:p>
    <w:p w14:paraId="775AD415" w14:textId="7D49464E" w:rsidR="00692BDA" w:rsidRDefault="00692BDA" w:rsidP="00692BDA">
      <w:pPr>
        <w:pStyle w:val="Heading3"/>
      </w:pPr>
      <w:r>
        <w:t xml:space="preserve">Generalizability </w:t>
      </w:r>
    </w:p>
    <w:p w14:paraId="506F0EDC" w14:textId="77777777" w:rsidR="00525D9D" w:rsidRDefault="00692BDA" w:rsidP="00692BDA">
      <w:r>
        <w:t xml:space="preserve">The limitations of the dataset generated by Fraley et al. (2022) covering the Social and Personality psychology literature are discussed in their original article and will be reiterated here. </w:t>
      </w:r>
      <w:r w:rsidR="00123DE7">
        <w:t xml:space="preserve">Those authors elected to code articles from a subset of the more prestigious Social and Personality psychology journals, and there is potential that their estimates </w:t>
      </w:r>
      <w:r w:rsidR="00E42015">
        <w:t xml:space="preserve">are not perfectly representative of </w:t>
      </w:r>
      <w:r w:rsidR="00123DE7">
        <w:t>articles published in other journals</w:t>
      </w:r>
      <w:r w:rsidR="00E42015">
        <w:t xml:space="preserve"> in that field</w:t>
      </w:r>
      <w:r w:rsidR="00123DE7">
        <w:t>.</w:t>
      </w:r>
      <w:r w:rsidR="00B15284">
        <w:t xml:space="preserve"> </w:t>
      </w:r>
      <w:r w:rsidR="00BA5684">
        <w:t xml:space="preserve">Only increasingly larger scale assessments of literature can resolve this. There are already signs of progress here: </w:t>
      </w:r>
      <w:r w:rsidR="00B15284">
        <w:t xml:space="preserve">Fraley et al. (2022) have already updated their dataset once (see Fraley &amp; </w:t>
      </w:r>
      <w:proofErr w:type="spellStart"/>
      <w:r w:rsidR="00B15284">
        <w:t>Vazire</w:t>
      </w:r>
      <w:proofErr w:type="spellEnd"/>
      <w:r w:rsidR="00B15284">
        <w:t xml:space="preserve">, 2014) and state that they will continue to do so again in the future. </w:t>
      </w:r>
    </w:p>
    <w:p w14:paraId="2B53B831" w14:textId="77D14F88" w:rsidR="00692BDA" w:rsidRDefault="00525D9D" w:rsidP="00692BDA">
      <w:r>
        <w:t xml:space="preserve">The current research represents an effort to extend this form of assessment beyond Social and Personality psychology. It is unclear whether the present results for the IRAP literature would generalize to the broader behavioral literature. Given recent calls for </w:t>
      </w:r>
      <w:r w:rsidR="008437C9">
        <w:t>scrutiny of the replicability</w:t>
      </w:r>
      <w:r>
        <w:t xml:space="preserve"> </w:t>
      </w:r>
      <w:r w:rsidR="008437C9">
        <w:t xml:space="preserve">of </w:t>
      </w:r>
      <w:r w:rsidR="00316AA9">
        <w:t>behavioral</w:t>
      </w:r>
      <w:r>
        <w:t xml:space="preserve"> research </w:t>
      </w:r>
      <w:r>
        <w:fldChar w:fldCharType="begin"/>
      </w:r>
      <w:r w:rsidR="008437C9">
        <w:instrText xml:space="preserve"> ADDIN ZOTERO_ITEM CSL_CITATION {"citationID":"5hD5ZxSG","properties":{"formattedCitation":"(e.g., Hantula, 2019; Task Force on the Strategies and Tactics of Contextual Behavioral Science Research, 2021)","plainCitation":"(e.g., Hantula, 2019; Task Force on the Strategies and Tactics of Contextual Behavioral Science Research, 2021)","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prefix":"e.g., "},{"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fldChar w:fldCharType="separate"/>
      </w:r>
      <w:r w:rsidR="008437C9">
        <w:rPr>
          <w:noProof/>
        </w:rPr>
        <w:t>(e.g., Hantula, 2019; Task Force on the Strategies and Tactics of Contextual Behavioral Science Research, 2021)</w:t>
      </w:r>
      <w:r>
        <w:fldChar w:fldCharType="end"/>
      </w:r>
      <w:r>
        <w:t xml:space="preserve">, future research should examine median sample sizes </w:t>
      </w:r>
      <w:r w:rsidR="004C5719">
        <w:t xml:space="preserve">in studies employing NHST in </w:t>
      </w:r>
      <w:r w:rsidR="005E5317">
        <w:t xml:space="preserve">the </w:t>
      </w:r>
      <w:r w:rsidR="000A1BAD">
        <w:t xml:space="preserve">behavioral </w:t>
      </w:r>
      <w:r w:rsidR="005E5317">
        <w:t xml:space="preserve">literature </w:t>
      </w:r>
      <w:r w:rsidR="000A1BAD">
        <w:t xml:space="preserve">(e.g., </w:t>
      </w:r>
      <w:r w:rsidR="005E5317">
        <w:t xml:space="preserve">journals such as </w:t>
      </w:r>
      <w:r w:rsidR="000A1BAD">
        <w:t xml:space="preserve">Journal of Contextual Behavioral Science, </w:t>
      </w:r>
      <w:r w:rsidR="004C5719">
        <w:t>The Psychological Record</w:t>
      </w:r>
      <w:r w:rsidR="005E5317">
        <w:t xml:space="preserve">, and Perspectives of Behavioral Science). </w:t>
      </w:r>
    </w:p>
    <w:p w14:paraId="4E0A9F67" w14:textId="79675C27" w:rsidR="006F1611" w:rsidRDefault="006F1611" w:rsidP="006F1611">
      <w:pPr>
        <w:pStyle w:val="Heading2"/>
      </w:pPr>
      <w:r>
        <w:t>Conclusion</w:t>
      </w:r>
    </w:p>
    <w:p w14:paraId="5C41A55A" w14:textId="4AFAC2A1" w:rsidR="006F53E7" w:rsidRDefault="00C121D6" w:rsidP="00677EF0">
      <w:r>
        <w:t xml:space="preserve">Given that statistical power across a literature is a key determinant of the replicability of the findings in that literature, these results paint a worrying picture for the </w:t>
      </w:r>
      <w:r w:rsidR="0052566E">
        <w:t xml:space="preserve">likely </w:t>
      </w:r>
      <w:r>
        <w:t xml:space="preserve">replicability of IRAP research. </w:t>
      </w:r>
      <w:r w:rsidR="005E51D1">
        <w:t xml:space="preserve">These concerns add to concerns vocalized elsewhere about the IRAP’s reliability </w:t>
      </w:r>
      <w:r w:rsidR="005E51D1">
        <w:fldChar w:fldCharType="begin"/>
      </w:r>
      <w:r w:rsidR="005E51D1">
        <w:instrText xml:space="preserve"> ADDIN ZOTERO_ITEM CSL_CITATION {"citationID":"cKqkrDRj","properties":{"formattedCitation":"(Hussey, 2020; Hussey &amp; Drake, 2020a)","plainCitation":"(Hussey, 2020; Hussey &amp; Drake, 2020a)","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5E51D1">
        <w:fldChar w:fldCharType="separate"/>
      </w:r>
      <w:r w:rsidR="005E51D1">
        <w:rPr>
          <w:noProof/>
        </w:rPr>
        <w:t>(Hussey, 2020; Hussey &amp; Drake, 2020a)</w:t>
      </w:r>
      <w:r w:rsidR="005E51D1">
        <w:fldChar w:fldCharType="end"/>
      </w:r>
      <w:r w:rsidR="008C3C01">
        <w:t xml:space="preserve">, </w:t>
      </w:r>
      <w:r w:rsidR="005E51D1">
        <w:t xml:space="preserve">a method factor that confounds </w:t>
      </w:r>
      <w:r w:rsidR="008C3C01">
        <w:t xml:space="preserve">several </w:t>
      </w:r>
      <w:r w:rsidR="005E51D1">
        <w:t xml:space="preserve">common analyses of IRAP data </w:t>
      </w:r>
      <w:r w:rsidR="005E51D1">
        <w:fldChar w:fldCharType="begin"/>
      </w:r>
      <w:r w:rsidR="005E51D1">
        <w:instrText xml:space="preserve"> ADDIN ZOTERO_ITEM CSL_CITATION {"citationID":"bOYTBhgz","properties":{"formattedCitation":"(Hussey &amp; Drake, 2020b)","plainCitation":"(Hussey &amp; Drake, 2020b)","noteIndex":0},"citationItems":[{"id":14004,"uris":["http://zotero.org/users/1687755/items/NYFP8WZC"],"itemData":{"id":14004,"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5E51D1">
        <w:fldChar w:fldCharType="separate"/>
      </w:r>
      <w:r w:rsidR="005E51D1">
        <w:rPr>
          <w:noProof/>
        </w:rPr>
        <w:t>(Hussey &amp; Drake, 2020b)</w:t>
      </w:r>
      <w:r w:rsidR="005E51D1">
        <w:fldChar w:fldCharType="end"/>
      </w:r>
      <w:r w:rsidR="00145D81">
        <w:t xml:space="preserve">, and the fact that most IRAP studies come from a very narrow range of individuals and labs potentially impacting the replicability and generalizability of claims </w:t>
      </w:r>
      <w:r w:rsidR="00145D81">
        <w:fldChar w:fldCharType="begin"/>
      </w:r>
      <w:r w:rsidR="00145D81">
        <w:instrText xml:space="preserve"> ADDIN ZOTERO_ITEM CSL_CITATION {"citationID":"mjTeVeZb","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00145D81">
        <w:fldChar w:fldCharType="separate"/>
      </w:r>
      <w:r w:rsidR="00145D81">
        <w:rPr>
          <w:noProof/>
        </w:rPr>
        <w:t>(Hussey, 2022)</w:t>
      </w:r>
      <w:r w:rsidR="00145D81">
        <w:fldChar w:fldCharType="end"/>
      </w:r>
      <w:r w:rsidR="005E51D1">
        <w:t xml:space="preserve">. </w:t>
      </w:r>
      <w:r w:rsidR="00754A6B">
        <w:t>Researchers should therefore interpret the results and conclusions of published IRAP research with some caution</w:t>
      </w:r>
      <w:r w:rsidR="005E51D1">
        <w:t xml:space="preserve">, and be cautious in choosing to employ the IRAP </w:t>
      </w:r>
      <w:r w:rsidR="005E51D1">
        <w:t>in their own work</w:t>
      </w:r>
      <w:r w:rsidR="00754A6B">
        <w:t xml:space="preserve">. </w:t>
      </w:r>
      <w:r>
        <w:t xml:space="preserve">In line with a recent statement </w:t>
      </w:r>
      <w:r w:rsidR="000F74C8">
        <w:t xml:space="preserve">by </w:t>
      </w:r>
      <w:r>
        <w:t xml:space="preserve">the Association for Contextual Behavioral Science </w:t>
      </w:r>
      <w:r w:rsidR="000F74C8">
        <w:t xml:space="preserve">explicitly embracing the need for replication studies </w:t>
      </w:r>
      <w:r>
        <w:fldChar w:fldCharType="begin"/>
      </w:r>
      <w:r w:rsidR="008437C9">
        <w:instrText xml:space="preserve"> ADDIN ZOTERO_ITEM CSL_CITATION {"citationID":"SPsKIQ3D","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fldChar w:fldCharType="separate"/>
      </w:r>
      <w:r w:rsidR="000F74C8">
        <w:rPr>
          <w:noProof/>
        </w:rPr>
        <w:t>(Task Force on the Strategies and Tactics of Contextual Behavioral Science Research, 2021)</w:t>
      </w:r>
      <w:r>
        <w:fldChar w:fldCharType="end"/>
      </w:r>
      <w:r w:rsidR="000F74C8">
        <w:t>, direct assessment of the reproducibility and replicability of IRAP studies is likely warranted</w:t>
      </w:r>
      <w:r w:rsidR="00C748F4">
        <w:t xml:space="preserve">. </w:t>
      </w:r>
    </w:p>
    <w:p w14:paraId="1D535B84" w14:textId="6CF58FB4" w:rsidR="00782FBE" w:rsidRPr="00782FBE" w:rsidRDefault="00505BD9" w:rsidP="00D853B4">
      <w:pPr>
        <w:pStyle w:val="Heading1"/>
      </w:pPr>
      <w:r>
        <w:t>A</w:t>
      </w:r>
      <w:r w:rsidR="00782FBE" w:rsidRPr="00782FBE">
        <w:t>uthor note</w:t>
      </w:r>
    </w:p>
    <w:p w14:paraId="7345C01B" w14:textId="1B9E5C81" w:rsidR="00B65AE2" w:rsidRDefault="00782FBE" w:rsidP="00890AD5">
      <w:pPr>
        <w:ind w:firstLine="0"/>
        <w:rPr>
          <w:lang w:val="en-IE"/>
        </w:rPr>
      </w:pPr>
      <w:r w:rsidRPr="00782FBE">
        <w:t xml:space="preserve">Ian Hussey, Ruhr University Bochum, Germany. </w:t>
      </w:r>
      <w:hyperlink r:id="rId20" w:history="1">
        <w:r w:rsidRPr="00782FBE">
          <w:rPr>
            <w:rStyle w:val="Hyperlink"/>
          </w:rPr>
          <w:t>ian.hussey@rub.de</w:t>
        </w:r>
      </w:hyperlink>
      <w:r w:rsidRPr="00782FBE">
        <w:t xml:space="preserve">. </w:t>
      </w:r>
    </w:p>
    <w:p w14:paraId="2D8A9B0E" w14:textId="77777777" w:rsidR="004703FA" w:rsidRDefault="004703FA" w:rsidP="004703FA">
      <w:pPr>
        <w:pStyle w:val="Heading1"/>
      </w:pPr>
      <w:r w:rsidRPr="00273B32">
        <w:t>Statements and Declarations</w:t>
      </w:r>
    </w:p>
    <w:p w14:paraId="396B3D21" w14:textId="77777777" w:rsidR="004703FA" w:rsidRDefault="004703FA" w:rsidP="004703FA">
      <w:pPr>
        <w:pStyle w:val="Heading2"/>
      </w:pPr>
      <w:r>
        <w:t>Conflict of Interest</w:t>
      </w:r>
    </w:p>
    <w:p w14:paraId="6214FB0B" w14:textId="77777777" w:rsidR="004703FA" w:rsidRDefault="004703FA" w:rsidP="004703FA">
      <w:r w:rsidRPr="00FE35A9">
        <w:t xml:space="preserve">The author </w:t>
      </w:r>
      <w:r>
        <w:t xml:space="preserve">declares that he has </w:t>
      </w:r>
      <w:r w:rsidRPr="00FE35A9">
        <w:t>no relevant financial or non-financial interests to disclose.</w:t>
      </w:r>
    </w:p>
    <w:p w14:paraId="59EFCFF4" w14:textId="77777777" w:rsidR="004703FA" w:rsidRPr="00273B32" w:rsidRDefault="004703FA" w:rsidP="004703FA">
      <w:pPr>
        <w:pStyle w:val="Heading2"/>
      </w:pPr>
      <w:r>
        <w:t>Funding</w:t>
      </w:r>
    </w:p>
    <w:p w14:paraId="6009A040" w14:textId="77777777" w:rsidR="004703FA" w:rsidRPr="00273B32" w:rsidRDefault="004703FA" w:rsidP="004703FA">
      <w:r>
        <w:t>This research was supported by the META-REP Priority Program of the German Research Foundation (#464488178).</w:t>
      </w:r>
    </w:p>
    <w:p w14:paraId="6C55A491" w14:textId="77777777" w:rsidR="004703FA" w:rsidRDefault="004703FA" w:rsidP="004703FA">
      <w:pPr>
        <w:pStyle w:val="Heading2"/>
      </w:pPr>
      <w:r>
        <w:t xml:space="preserve">Availability of data, code and materials </w:t>
      </w:r>
    </w:p>
    <w:p w14:paraId="16DCBEA6" w14:textId="5B8E5EF9" w:rsidR="004703FA" w:rsidRPr="004703FA" w:rsidRDefault="004703FA" w:rsidP="004703FA">
      <w:r>
        <w:t>All data, code and materials are available a</w:t>
      </w:r>
      <w:r w:rsidR="0037269A">
        <w:t xml:space="preserve">t </w:t>
      </w:r>
      <w:hyperlink r:id="rId21" w:history="1">
        <w:r w:rsidR="0037269A">
          <w:rPr>
            <w:rStyle w:val="Hyperlink"/>
          </w:rPr>
          <w:t>osf.io/</w:t>
        </w:r>
        <w:proofErr w:type="spellStart"/>
        <w:r w:rsidR="0037269A">
          <w:rPr>
            <w:rStyle w:val="Hyperlink"/>
          </w:rPr>
          <w:t>vpwuy</w:t>
        </w:r>
        <w:proofErr w:type="spellEnd"/>
      </w:hyperlink>
      <w:r w:rsidRPr="001A733A">
        <w:t>.</w:t>
      </w:r>
    </w:p>
    <w:p w14:paraId="52E3079E" w14:textId="467AE23B" w:rsidR="00AD1F7D" w:rsidRPr="00782FBE" w:rsidRDefault="00AD1F7D" w:rsidP="00D853B4">
      <w:pPr>
        <w:pStyle w:val="Heading1"/>
      </w:pPr>
      <w:r w:rsidRPr="00782FBE">
        <w:t>References</w:t>
      </w:r>
    </w:p>
    <w:p w14:paraId="3DD7EBDE" w14:textId="77777777" w:rsidR="00BD49FB" w:rsidRPr="00BD49FB" w:rsidRDefault="00BB2EA8" w:rsidP="00BD49FB">
      <w:pPr>
        <w:pStyle w:val="Bibliography"/>
        <w:rPr>
          <w:lang w:val="en-GB"/>
        </w:rPr>
      </w:pPr>
      <w:r w:rsidRPr="00782FBE">
        <w:fldChar w:fldCharType="begin"/>
      </w:r>
      <w:r w:rsidR="000850C1">
        <w:instrText xml:space="preserve"> ADDIN ZOTERO_BIBL {"uncited":[],"omitted":[],"custom":[]} CSL_BIBLIOGRAPHY </w:instrText>
      </w:r>
      <w:r w:rsidRPr="00782FBE">
        <w:fldChar w:fldCharType="separate"/>
      </w:r>
      <w:r w:rsidR="00BD49FB" w:rsidRPr="00BD49FB">
        <w:rPr>
          <w:lang w:val="en-GB"/>
        </w:rPr>
        <w:t xml:space="preserve">Asendorpf, J. B., Conner, M., De </w:t>
      </w:r>
      <w:proofErr w:type="spellStart"/>
      <w:r w:rsidR="00BD49FB" w:rsidRPr="00BD49FB">
        <w:rPr>
          <w:lang w:val="en-GB"/>
        </w:rPr>
        <w:t>Fruyt</w:t>
      </w:r>
      <w:proofErr w:type="spellEnd"/>
      <w:r w:rsidR="00BD49FB" w:rsidRPr="00BD49FB">
        <w:rPr>
          <w:lang w:val="en-GB"/>
        </w:rPr>
        <w:t xml:space="preserve">, F., De Houwer, J., </w:t>
      </w:r>
      <w:proofErr w:type="spellStart"/>
      <w:r w:rsidR="00BD49FB" w:rsidRPr="00BD49FB">
        <w:rPr>
          <w:lang w:val="en-GB"/>
        </w:rPr>
        <w:t>Denissen</w:t>
      </w:r>
      <w:proofErr w:type="spellEnd"/>
      <w:r w:rsidR="00BD49FB" w:rsidRPr="00BD49FB">
        <w:rPr>
          <w:lang w:val="en-GB"/>
        </w:rPr>
        <w:t xml:space="preserve">, J. J. A., Fiedler, K., Fiedler, S., Funder, D. C., </w:t>
      </w:r>
      <w:proofErr w:type="spellStart"/>
      <w:r w:rsidR="00BD49FB" w:rsidRPr="00BD49FB">
        <w:rPr>
          <w:lang w:val="en-GB"/>
        </w:rPr>
        <w:t>Kliegl</w:t>
      </w:r>
      <w:proofErr w:type="spellEnd"/>
      <w:r w:rsidR="00BD49FB" w:rsidRPr="00BD49FB">
        <w:rPr>
          <w:lang w:val="en-GB"/>
        </w:rPr>
        <w:t xml:space="preserve">, R., Nosek, B. A., Perugini, M., Roberts, B. W., Schmitt, M., van </w:t>
      </w:r>
      <w:proofErr w:type="spellStart"/>
      <w:r w:rsidR="00BD49FB" w:rsidRPr="00BD49FB">
        <w:rPr>
          <w:lang w:val="en-GB"/>
        </w:rPr>
        <w:t>Aken</w:t>
      </w:r>
      <w:proofErr w:type="spellEnd"/>
      <w:r w:rsidR="00BD49FB" w:rsidRPr="00BD49FB">
        <w:rPr>
          <w:lang w:val="en-GB"/>
        </w:rPr>
        <w:t xml:space="preserve">, M. A. G., Weber, H., &amp; Wicherts, J. M. (2013). Recommendations for Increasing Replicability in Psychology: Recommendations for increasing replicability. </w:t>
      </w:r>
      <w:r w:rsidR="00BD49FB" w:rsidRPr="00BD49FB">
        <w:rPr>
          <w:i/>
          <w:iCs/>
          <w:lang w:val="en-GB"/>
        </w:rPr>
        <w:t>European Journal of Personality</w:t>
      </w:r>
      <w:r w:rsidR="00BD49FB" w:rsidRPr="00BD49FB">
        <w:rPr>
          <w:lang w:val="en-GB"/>
        </w:rPr>
        <w:t xml:space="preserve">, </w:t>
      </w:r>
      <w:r w:rsidR="00BD49FB" w:rsidRPr="00BD49FB">
        <w:rPr>
          <w:i/>
          <w:iCs/>
          <w:lang w:val="en-GB"/>
        </w:rPr>
        <w:t>27</w:t>
      </w:r>
      <w:r w:rsidR="00BD49FB" w:rsidRPr="00BD49FB">
        <w:rPr>
          <w:lang w:val="en-GB"/>
        </w:rPr>
        <w:t>(2), 108–119. https://doi.org/10.1002/per.1919</w:t>
      </w:r>
    </w:p>
    <w:p w14:paraId="1F808429" w14:textId="77777777" w:rsidR="00BD49FB" w:rsidRPr="00BD49FB" w:rsidRDefault="00BD49FB" w:rsidP="00BD49FB">
      <w:pPr>
        <w:pStyle w:val="Bibliography"/>
        <w:rPr>
          <w:lang w:val="en-GB"/>
        </w:rPr>
      </w:pPr>
      <w:r w:rsidRPr="00BD49FB">
        <w:rPr>
          <w:lang w:val="en-GB"/>
        </w:rPr>
        <w:t xml:space="preserve">Baker, M., &amp; </w:t>
      </w:r>
      <w:proofErr w:type="spellStart"/>
      <w:r w:rsidRPr="00BD49FB">
        <w:rPr>
          <w:lang w:val="en-GB"/>
        </w:rPr>
        <w:t>Dolgin</w:t>
      </w:r>
      <w:proofErr w:type="spellEnd"/>
      <w:r w:rsidRPr="00BD49FB">
        <w:rPr>
          <w:lang w:val="en-GB"/>
        </w:rPr>
        <w:t xml:space="preserve">, E. (2017). Cancer reproducibility project releases first results. </w:t>
      </w:r>
      <w:r w:rsidRPr="00BD49FB">
        <w:rPr>
          <w:i/>
          <w:iCs/>
          <w:lang w:val="en-GB"/>
        </w:rPr>
        <w:t>Nature</w:t>
      </w:r>
      <w:r w:rsidRPr="00BD49FB">
        <w:rPr>
          <w:lang w:val="en-GB"/>
        </w:rPr>
        <w:t xml:space="preserve">, </w:t>
      </w:r>
      <w:r w:rsidRPr="00BD49FB">
        <w:rPr>
          <w:i/>
          <w:iCs/>
          <w:lang w:val="en-GB"/>
        </w:rPr>
        <w:t>541</w:t>
      </w:r>
      <w:r w:rsidRPr="00BD49FB">
        <w:rPr>
          <w:lang w:val="en-GB"/>
        </w:rPr>
        <w:t>(7637). https://go.gale.com/ps/i.do?p=HRCA&amp;sw=w&amp;issn=00280836&amp;v=2.1&amp;it=r&amp;id=GALE%7CA478132370&amp;sid=googleScholar&amp;linkaccess=abs</w:t>
      </w:r>
    </w:p>
    <w:p w14:paraId="205ACA93" w14:textId="77777777" w:rsidR="00BD49FB" w:rsidRPr="00BD49FB" w:rsidRDefault="00BD49FB" w:rsidP="00BD49FB">
      <w:pPr>
        <w:pStyle w:val="Bibliography"/>
        <w:rPr>
          <w:lang w:val="en-GB"/>
        </w:rPr>
      </w:pPr>
      <w:r w:rsidRPr="00BD49FB">
        <w:rPr>
          <w:lang w:val="en-GB"/>
        </w:rPr>
        <w:t xml:space="preserve">Bakker, M., </w:t>
      </w:r>
      <w:proofErr w:type="spellStart"/>
      <w:r w:rsidRPr="00BD49FB">
        <w:rPr>
          <w:lang w:val="en-GB"/>
        </w:rPr>
        <w:t>Hartgerink</w:t>
      </w:r>
      <w:proofErr w:type="spellEnd"/>
      <w:r w:rsidRPr="00BD49FB">
        <w:rPr>
          <w:lang w:val="en-GB"/>
        </w:rPr>
        <w:t xml:space="preserve">, C. H. J., Wicherts, J. M., &amp; Maas, H. L. J. van der. (2016). Researchers’ Intuitions About Power in Psychological Research. </w:t>
      </w:r>
      <w:r w:rsidRPr="00BD49FB">
        <w:rPr>
          <w:i/>
          <w:iCs/>
          <w:lang w:val="en-GB"/>
        </w:rPr>
        <w:t>Psychological Science</w:t>
      </w:r>
      <w:r w:rsidRPr="00BD49FB">
        <w:rPr>
          <w:lang w:val="en-GB"/>
        </w:rPr>
        <w:t>, 0956797616647519. https://doi.org/10.1177/0956797616647519</w:t>
      </w:r>
    </w:p>
    <w:p w14:paraId="561A2D49" w14:textId="77777777" w:rsidR="00BD49FB" w:rsidRPr="00BD49FB" w:rsidRDefault="00BD49FB" w:rsidP="00BD49FB">
      <w:pPr>
        <w:pStyle w:val="Bibliography"/>
        <w:rPr>
          <w:lang w:val="en-GB"/>
        </w:rPr>
      </w:pPr>
      <w:r w:rsidRPr="00BD49FB">
        <w:rPr>
          <w:lang w:val="en-GB"/>
        </w:rPr>
        <w:t xml:space="preserve">Bakker, M., van Dijk, A., &amp; Wicherts, J. M. (2012). The rules of the game called psychological science. </w:t>
      </w:r>
      <w:r w:rsidRPr="00BD49FB">
        <w:rPr>
          <w:i/>
          <w:iCs/>
          <w:lang w:val="en-GB"/>
        </w:rPr>
        <w:t>Perspectives on Psychological Science</w:t>
      </w:r>
      <w:r w:rsidRPr="00BD49FB">
        <w:rPr>
          <w:lang w:val="en-GB"/>
        </w:rPr>
        <w:t xml:space="preserve">, </w:t>
      </w:r>
      <w:r w:rsidRPr="00BD49FB">
        <w:rPr>
          <w:i/>
          <w:iCs/>
          <w:lang w:val="en-GB"/>
        </w:rPr>
        <w:t>7</w:t>
      </w:r>
      <w:r w:rsidRPr="00BD49FB">
        <w:rPr>
          <w:lang w:val="en-GB"/>
        </w:rPr>
        <w:t>(6), 543–554. https://doi.org/10.1177/1745691612459060</w:t>
      </w:r>
    </w:p>
    <w:p w14:paraId="45483916" w14:textId="77777777" w:rsidR="00BD49FB" w:rsidRPr="00BD49FB" w:rsidRDefault="00BD49FB" w:rsidP="00BD49FB">
      <w:pPr>
        <w:pStyle w:val="Bibliography"/>
        <w:rPr>
          <w:lang w:val="en-GB"/>
        </w:rPr>
      </w:pPr>
      <w:r w:rsidRPr="00BD49FB">
        <w:rPr>
          <w:lang w:val="en-GB"/>
        </w:rPr>
        <w:t xml:space="preserve">Bar-Anan, Y., &amp; Nosek, B. A. (2014). A comparative investigation of seven indirect attitude measures. </w:t>
      </w:r>
      <w:proofErr w:type="spellStart"/>
      <w:r w:rsidRPr="00BD49FB">
        <w:rPr>
          <w:i/>
          <w:iCs/>
          <w:lang w:val="en-GB"/>
        </w:rPr>
        <w:t>Behavior</w:t>
      </w:r>
      <w:proofErr w:type="spellEnd"/>
      <w:r w:rsidRPr="00BD49FB">
        <w:rPr>
          <w:i/>
          <w:iCs/>
          <w:lang w:val="en-GB"/>
        </w:rPr>
        <w:t xml:space="preserve"> Research Methods</w:t>
      </w:r>
      <w:r w:rsidRPr="00BD49FB">
        <w:rPr>
          <w:lang w:val="en-GB"/>
        </w:rPr>
        <w:t xml:space="preserve">, </w:t>
      </w:r>
      <w:r w:rsidRPr="00BD49FB">
        <w:rPr>
          <w:i/>
          <w:iCs/>
          <w:lang w:val="en-GB"/>
        </w:rPr>
        <w:t>46</w:t>
      </w:r>
      <w:r w:rsidRPr="00BD49FB">
        <w:rPr>
          <w:lang w:val="en-GB"/>
        </w:rPr>
        <w:t>(3), 668–688. https://doi.org/10.3758/s13428-013-0410-6</w:t>
      </w:r>
    </w:p>
    <w:p w14:paraId="7EC2EC96" w14:textId="77777777" w:rsidR="00BD49FB" w:rsidRPr="00BD49FB" w:rsidRDefault="00BD49FB" w:rsidP="00BD49FB">
      <w:pPr>
        <w:pStyle w:val="Bibliography"/>
        <w:rPr>
          <w:lang w:val="en-GB"/>
        </w:rPr>
      </w:pPr>
      <w:r w:rsidRPr="00BD49FB">
        <w:rPr>
          <w:lang w:val="en-GB"/>
        </w:rPr>
        <w:t xml:space="preserve">Barnes-Holmes, D., Barnes-Holmes, Y., Power, P., Hayden, E., Milne, R., &amp; Stewart, I. (2006). Do you really know what you believe? Developing the Implicit Relational Assessment Procedure (IRAP) </w:t>
      </w:r>
      <w:r w:rsidRPr="00BD49FB">
        <w:rPr>
          <w:lang w:val="en-GB"/>
        </w:rPr>
        <w:lastRenderedPageBreak/>
        <w:t xml:space="preserve">as a direct measure of implicit beliefs. </w:t>
      </w:r>
      <w:r w:rsidRPr="00BD49FB">
        <w:rPr>
          <w:i/>
          <w:iCs/>
          <w:lang w:val="en-GB"/>
        </w:rPr>
        <w:t>The Irish Psychologist</w:t>
      </w:r>
      <w:r w:rsidRPr="00BD49FB">
        <w:rPr>
          <w:lang w:val="en-GB"/>
        </w:rPr>
        <w:t xml:space="preserve">, </w:t>
      </w:r>
      <w:r w:rsidRPr="00BD49FB">
        <w:rPr>
          <w:i/>
          <w:iCs/>
          <w:lang w:val="en-GB"/>
        </w:rPr>
        <w:t>32</w:t>
      </w:r>
      <w:r w:rsidRPr="00BD49FB">
        <w:rPr>
          <w:lang w:val="en-GB"/>
        </w:rPr>
        <w:t>(7), 169–177.</w:t>
      </w:r>
    </w:p>
    <w:p w14:paraId="16FB3067" w14:textId="77777777" w:rsidR="00BD49FB" w:rsidRPr="00BD49FB" w:rsidRDefault="00BD49FB" w:rsidP="00BD49FB">
      <w:pPr>
        <w:pStyle w:val="Bibliography"/>
        <w:rPr>
          <w:lang w:val="en-GB"/>
        </w:rPr>
      </w:pPr>
      <w:r w:rsidRPr="00BD49FB">
        <w:rPr>
          <w:lang w:val="en-GB"/>
        </w:rPr>
        <w:t xml:space="preserve">Barnes-Holmes, D., Barnes-Holmes, Y., Stewart, I., &amp; Boles, S. (2010). A sketch of the Implicit Relational Assessment Procedure (IRAP) and the Relational Elaboration and Coherence (REC) model. </w:t>
      </w:r>
      <w:r w:rsidRPr="00BD49FB">
        <w:rPr>
          <w:i/>
          <w:iCs/>
          <w:lang w:val="en-GB"/>
        </w:rPr>
        <w:t>The Psychological Record</w:t>
      </w:r>
      <w:r w:rsidRPr="00BD49FB">
        <w:rPr>
          <w:lang w:val="en-GB"/>
        </w:rPr>
        <w:t xml:space="preserve">, </w:t>
      </w:r>
      <w:r w:rsidRPr="00BD49FB">
        <w:rPr>
          <w:i/>
          <w:iCs/>
          <w:lang w:val="en-GB"/>
        </w:rPr>
        <w:t>60</w:t>
      </w:r>
      <w:r w:rsidRPr="00BD49FB">
        <w:rPr>
          <w:lang w:val="en-GB"/>
        </w:rPr>
        <w:t>, 527–542.</w:t>
      </w:r>
    </w:p>
    <w:p w14:paraId="3D7CA746" w14:textId="77777777" w:rsidR="00BD49FB" w:rsidRPr="00BD49FB" w:rsidRDefault="00BD49FB" w:rsidP="00BD49FB">
      <w:pPr>
        <w:pStyle w:val="Bibliography"/>
        <w:rPr>
          <w:lang w:val="en-GB"/>
        </w:rPr>
      </w:pPr>
      <w:r w:rsidRPr="00BD49FB">
        <w:rPr>
          <w:lang w:val="en-GB"/>
        </w:rPr>
        <w:t xml:space="preserve">Bem, D. J. (2011). Feeling the future: Experimental evidence for anomalous retroactive influences on cognition and affect. </w:t>
      </w:r>
      <w:r w:rsidRPr="00BD49FB">
        <w:rPr>
          <w:i/>
          <w:iCs/>
          <w:lang w:val="en-GB"/>
        </w:rPr>
        <w:t>Journal of Personality and Social Psychology</w:t>
      </w:r>
      <w:r w:rsidRPr="00BD49FB">
        <w:rPr>
          <w:lang w:val="en-GB"/>
        </w:rPr>
        <w:t xml:space="preserve">, </w:t>
      </w:r>
      <w:r w:rsidRPr="00BD49FB">
        <w:rPr>
          <w:i/>
          <w:iCs/>
          <w:lang w:val="en-GB"/>
        </w:rPr>
        <w:t>100</w:t>
      </w:r>
      <w:r w:rsidRPr="00BD49FB">
        <w:rPr>
          <w:lang w:val="en-GB"/>
        </w:rPr>
        <w:t>(3), 407–425. https://doi.org/10.1037/a0021524</w:t>
      </w:r>
    </w:p>
    <w:p w14:paraId="722A09AF" w14:textId="77777777" w:rsidR="00BD49FB" w:rsidRPr="00BD49FB" w:rsidRDefault="00BD49FB" w:rsidP="00BD49FB">
      <w:pPr>
        <w:pStyle w:val="Bibliography"/>
        <w:rPr>
          <w:lang w:val="en-GB"/>
        </w:rPr>
      </w:pPr>
      <w:proofErr w:type="spellStart"/>
      <w:r w:rsidRPr="00BD49FB">
        <w:rPr>
          <w:lang w:val="en-GB"/>
        </w:rPr>
        <w:t>Boulesteix</w:t>
      </w:r>
      <w:proofErr w:type="spellEnd"/>
      <w:r w:rsidRPr="00BD49FB">
        <w:rPr>
          <w:lang w:val="en-GB"/>
        </w:rPr>
        <w:t xml:space="preserve">, A.-L., Hoffmann, S., Charlton, A., &amp; Seibold, H. (2020). A replication crisis in methodological research? </w:t>
      </w:r>
      <w:r w:rsidRPr="00BD49FB">
        <w:rPr>
          <w:i/>
          <w:iCs/>
          <w:lang w:val="en-GB"/>
        </w:rPr>
        <w:t>Significance</w:t>
      </w:r>
      <w:r w:rsidRPr="00BD49FB">
        <w:rPr>
          <w:lang w:val="en-GB"/>
        </w:rPr>
        <w:t xml:space="preserve">, </w:t>
      </w:r>
      <w:r w:rsidRPr="00BD49FB">
        <w:rPr>
          <w:i/>
          <w:iCs/>
          <w:lang w:val="en-GB"/>
        </w:rPr>
        <w:t>17</w:t>
      </w:r>
      <w:r w:rsidRPr="00BD49FB">
        <w:rPr>
          <w:lang w:val="en-GB"/>
        </w:rPr>
        <w:t>(5), 18–21. https://doi.org/10.1111/1740-9713.01444</w:t>
      </w:r>
    </w:p>
    <w:p w14:paraId="51C275EF" w14:textId="77777777" w:rsidR="00BD49FB" w:rsidRPr="00BD49FB" w:rsidRDefault="00BD49FB" w:rsidP="00BD49FB">
      <w:pPr>
        <w:pStyle w:val="Bibliography"/>
        <w:rPr>
          <w:lang w:val="en-GB"/>
        </w:rPr>
      </w:pPr>
      <w:r w:rsidRPr="00BD49FB">
        <w:rPr>
          <w:lang w:val="en-GB"/>
        </w:rPr>
        <w:t xml:space="preserve">Buckwalter, W. (2022). The replication crisis and philosophy. </w:t>
      </w:r>
      <w:r w:rsidRPr="00BD49FB">
        <w:rPr>
          <w:i/>
          <w:iCs/>
          <w:lang w:val="en-GB"/>
        </w:rPr>
        <w:t>Philosophy and the Mind Sciences</w:t>
      </w:r>
      <w:r w:rsidRPr="00BD49FB">
        <w:rPr>
          <w:lang w:val="en-GB"/>
        </w:rPr>
        <w:t xml:space="preserve">, </w:t>
      </w:r>
      <w:r w:rsidRPr="00BD49FB">
        <w:rPr>
          <w:i/>
          <w:iCs/>
          <w:lang w:val="en-GB"/>
        </w:rPr>
        <w:t>3</w:t>
      </w:r>
      <w:r w:rsidRPr="00BD49FB">
        <w:rPr>
          <w:lang w:val="en-GB"/>
        </w:rPr>
        <w:t>. https://doi.org/10.33735/phimisci.2022.9193</w:t>
      </w:r>
    </w:p>
    <w:p w14:paraId="2C33394D" w14:textId="77777777" w:rsidR="00BD49FB" w:rsidRPr="00BD49FB" w:rsidRDefault="00BD49FB" w:rsidP="00BD49FB">
      <w:pPr>
        <w:pStyle w:val="Bibliography"/>
        <w:rPr>
          <w:lang w:val="en-GB"/>
        </w:rPr>
      </w:pPr>
      <w:r w:rsidRPr="00BD49FB">
        <w:rPr>
          <w:lang w:val="en-GB"/>
        </w:rPr>
        <w:t xml:space="preserve">Burgos, J. E., &amp; Killeen, P. R. (2019). Suing for Peace in the War Against Mentalism. </w:t>
      </w:r>
      <w:r w:rsidRPr="00BD49FB">
        <w:rPr>
          <w:i/>
          <w:iCs/>
          <w:lang w:val="en-GB"/>
        </w:rPr>
        <w:t xml:space="preserve">Perspectives on </w:t>
      </w:r>
      <w:proofErr w:type="spellStart"/>
      <w:r w:rsidRPr="00BD49FB">
        <w:rPr>
          <w:i/>
          <w:iCs/>
          <w:lang w:val="en-GB"/>
        </w:rPr>
        <w:t>Behavior</w:t>
      </w:r>
      <w:proofErr w:type="spellEnd"/>
      <w:r w:rsidRPr="00BD49FB">
        <w:rPr>
          <w:i/>
          <w:iCs/>
          <w:lang w:val="en-GB"/>
        </w:rPr>
        <w:t xml:space="preserve"> Science</w:t>
      </w:r>
      <w:r w:rsidRPr="00BD49FB">
        <w:rPr>
          <w:lang w:val="en-GB"/>
        </w:rPr>
        <w:t xml:space="preserve">, </w:t>
      </w:r>
      <w:r w:rsidRPr="00BD49FB">
        <w:rPr>
          <w:i/>
          <w:iCs/>
          <w:lang w:val="en-GB"/>
        </w:rPr>
        <w:t>42</w:t>
      </w:r>
      <w:r w:rsidRPr="00BD49FB">
        <w:rPr>
          <w:lang w:val="en-GB"/>
        </w:rPr>
        <w:t>(2), 241–266. https://doi.org/10.1007/s40614-018-0169-2</w:t>
      </w:r>
    </w:p>
    <w:p w14:paraId="442A12E4" w14:textId="77777777" w:rsidR="00BD49FB" w:rsidRPr="00BD49FB" w:rsidRDefault="00BD49FB" w:rsidP="00BD49FB">
      <w:pPr>
        <w:pStyle w:val="Bibliography"/>
        <w:rPr>
          <w:lang w:val="en-GB"/>
        </w:rPr>
      </w:pPr>
      <w:r w:rsidRPr="00BD49FB">
        <w:rPr>
          <w:lang w:val="en-GB"/>
        </w:rPr>
        <w:t xml:space="preserve">Button, K. S., Ioannidis, J. P. A., </w:t>
      </w:r>
      <w:proofErr w:type="spellStart"/>
      <w:r w:rsidRPr="00BD49FB">
        <w:rPr>
          <w:lang w:val="en-GB"/>
        </w:rPr>
        <w:t>Mokrysz</w:t>
      </w:r>
      <w:proofErr w:type="spellEnd"/>
      <w:r w:rsidRPr="00BD49FB">
        <w:rPr>
          <w:lang w:val="en-GB"/>
        </w:rPr>
        <w:t xml:space="preserve">, C., Nosek, B. A., Flint, J., Robinson, E. S. J., &amp; Munafò, M. R. (2013). Power failure: Why small sample size undermines the reliability of neuroscience. </w:t>
      </w:r>
      <w:r w:rsidRPr="00BD49FB">
        <w:rPr>
          <w:i/>
          <w:iCs/>
          <w:lang w:val="en-GB"/>
        </w:rPr>
        <w:t>Nature Reviews Neuroscience</w:t>
      </w:r>
      <w:r w:rsidRPr="00BD49FB">
        <w:rPr>
          <w:lang w:val="en-GB"/>
        </w:rPr>
        <w:t xml:space="preserve">, </w:t>
      </w:r>
      <w:r w:rsidRPr="00BD49FB">
        <w:rPr>
          <w:i/>
          <w:iCs/>
          <w:lang w:val="en-GB"/>
        </w:rPr>
        <w:t>14</w:t>
      </w:r>
      <w:r w:rsidRPr="00BD49FB">
        <w:rPr>
          <w:lang w:val="en-GB"/>
        </w:rPr>
        <w:t>(5), 365–376. https://doi.org/10.1038/nrn3475</w:t>
      </w:r>
    </w:p>
    <w:p w14:paraId="1D239F74" w14:textId="77777777" w:rsidR="00BD49FB" w:rsidRPr="00BD49FB" w:rsidRDefault="00BD49FB" w:rsidP="00BD49FB">
      <w:pPr>
        <w:pStyle w:val="Bibliography"/>
        <w:rPr>
          <w:lang w:val="en-GB"/>
        </w:rPr>
      </w:pPr>
      <w:proofErr w:type="spellStart"/>
      <w:r w:rsidRPr="00BD49FB">
        <w:rPr>
          <w:lang w:val="en-GB"/>
        </w:rPr>
        <w:t>Champely</w:t>
      </w:r>
      <w:proofErr w:type="spellEnd"/>
      <w:r w:rsidRPr="00BD49FB">
        <w:rPr>
          <w:lang w:val="en-GB"/>
        </w:rPr>
        <w:t xml:space="preserve">, S. (2016). </w:t>
      </w:r>
      <w:r w:rsidRPr="00BD49FB">
        <w:rPr>
          <w:i/>
          <w:iCs/>
          <w:lang w:val="en-GB"/>
        </w:rPr>
        <w:t>pwr: Basic Functions for Power Analysis</w:t>
      </w:r>
      <w:r w:rsidRPr="00BD49FB">
        <w:rPr>
          <w:lang w:val="en-GB"/>
        </w:rPr>
        <w:t>. https://CRAN.R-project.org/package=pwr</w:t>
      </w:r>
    </w:p>
    <w:p w14:paraId="7AA8EAD2" w14:textId="77777777" w:rsidR="00BD49FB" w:rsidRPr="00BD49FB" w:rsidRDefault="00BD49FB" w:rsidP="00BD49FB">
      <w:pPr>
        <w:pStyle w:val="Bibliography"/>
        <w:rPr>
          <w:lang w:val="en-GB"/>
        </w:rPr>
      </w:pPr>
      <w:r w:rsidRPr="00BD49FB">
        <w:rPr>
          <w:lang w:val="en-GB"/>
        </w:rPr>
        <w:t xml:space="preserve">Cohen, J. (1977). </w:t>
      </w:r>
      <w:r w:rsidRPr="00BD49FB">
        <w:rPr>
          <w:i/>
          <w:iCs/>
          <w:lang w:val="en-GB"/>
        </w:rPr>
        <w:t>Statistical power analysis for the behavioral sciences</w:t>
      </w:r>
      <w:r w:rsidRPr="00BD49FB">
        <w:rPr>
          <w:lang w:val="en-GB"/>
        </w:rPr>
        <w:t>. Academic Press.</w:t>
      </w:r>
    </w:p>
    <w:p w14:paraId="3D4577A5" w14:textId="77777777" w:rsidR="00BD49FB" w:rsidRPr="00BD49FB" w:rsidRDefault="00BD49FB" w:rsidP="00BD49FB">
      <w:pPr>
        <w:pStyle w:val="Bibliography"/>
        <w:rPr>
          <w:lang w:val="en-GB"/>
        </w:rPr>
      </w:pPr>
      <w:r w:rsidRPr="00BD49FB">
        <w:rPr>
          <w:lang w:val="en-GB"/>
        </w:rPr>
        <w:t xml:space="preserve">Cohen, J. (1988). </w:t>
      </w:r>
      <w:r w:rsidRPr="00BD49FB">
        <w:rPr>
          <w:i/>
          <w:iCs/>
          <w:lang w:val="en-GB"/>
        </w:rPr>
        <w:t>Statistical power analysis for the behavioral sciences</w:t>
      </w:r>
      <w:r w:rsidRPr="00BD49FB">
        <w:rPr>
          <w:lang w:val="en-GB"/>
        </w:rPr>
        <w:t>. Erlbaum.</w:t>
      </w:r>
    </w:p>
    <w:p w14:paraId="2D0BCA70" w14:textId="77777777" w:rsidR="00BD49FB" w:rsidRPr="00BD49FB" w:rsidRDefault="00BD49FB" w:rsidP="00BD49FB">
      <w:pPr>
        <w:pStyle w:val="Bibliography"/>
        <w:rPr>
          <w:lang w:val="en-GB"/>
        </w:rPr>
      </w:pPr>
      <w:r w:rsidRPr="00BD49FB">
        <w:rPr>
          <w:lang w:val="en-GB"/>
        </w:rPr>
        <w:t xml:space="preserve">Cohen, J. (1990). Things I have learned (so far). </w:t>
      </w:r>
      <w:r w:rsidRPr="00BD49FB">
        <w:rPr>
          <w:i/>
          <w:iCs/>
          <w:lang w:val="en-GB"/>
        </w:rPr>
        <w:t>American Psychologist</w:t>
      </w:r>
      <w:r w:rsidRPr="00BD49FB">
        <w:rPr>
          <w:lang w:val="en-GB"/>
        </w:rPr>
        <w:t xml:space="preserve">, </w:t>
      </w:r>
      <w:r w:rsidRPr="00BD49FB">
        <w:rPr>
          <w:i/>
          <w:iCs/>
          <w:lang w:val="en-GB"/>
        </w:rPr>
        <w:t>45</w:t>
      </w:r>
      <w:r w:rsidRPr="00BD49FB">
        <w:rPr>
          <w:lang w:val="en-GB"/>
        </w:rPr>
        <w:t>(12). https://doi.org/10.1037/0003-066X.45.12.1304</w:t>
      </w:r>
    </w:p>
    <w:p w14:paraId="3861E7D4" w14:textId="77777777" w:rsidR="00BD49FB" w:rsidRPr="00BD49FB" w:rsidRDefault="00BD49FB" w:rsidP="00BD49FB">
      <w:pPr>
        <w:pStyle w:val="Bibliography"/>
        <w:rPr>
          <w:lang w:val="en-GB"/>
        </w:rPr>
      </w:pPr>
      <w:r w:rsidRPr="00BD49FB">
        <w:rPr>
          <w:lang w:val="en-GB"/>
        </w:rPr>
        <w:t xml:space="preserve">Cohen, J. (1992). A power primer. </w:t>
      </w:r>
      <w:r w:rsidRPr="00BD49FB">
        <w:rPr>
          <w:i/>
          <w:iCs/>
          <w:lang w:val="en-GB"/>
        </w:rPr>
        <w:t>Psychological Bulletin</w:t>
      </w:r>
      <w:r w:rsidRPr="00BD49FB">
        <w:rPr>
          <w:lang w:val="en-GB"/>
        </w:rPr>
        <w:t xml:space="preserve">, </w:t>
      </w:r>
      <w:r w:rsidRPr="00BD49FB">
        <w:rPr>
          <w:i/>
          <w:iCs/>
          <w:lang w:val="en-GB"/>
        </w:rPr>
        <w:t>112</w:t>
      </w:r>
      <w:r w:rsidRPr="00BD49FB">
        <w:rPr>
          <w:lang w:val="en-GB"/>
        </w:rPr>
        <w:t>(1), 155. https://doi.org/10.1037/0033-2909.112.1.155</w:t>
      </w:r>
    </w:p>
    <w:p w14:paraId="1F079240" w14:textId="77777777" w:rsidR="00BD49FB" w:rsidRPr="00BD49FB" w:rsidRDefault="00BD49FB" w:rsidP="00BD49FB">
      <w:pPr>
        <w:pStyle w:val="Bibliography"/>
        <w:rPr>
          <w:lang w:val="en-GB"/>
        </w:rPr>
      </w:pPr>
      <w:r w:rsidRPr="00BD49FB">
        <w:rPr>
          <w:lang w:val="en-GB"/>
        </w:rPr>
        <w:t xml:space="preserve">Cramer, A. O. J., van </w:t>
      </w:r>
      <w:proofErr w:type="spellStart"/>
      <w:r w:rsidRPr="00BD49FB">
        <w:rPr>
          <w:lang w:val="en-GB"/>
        </w:rPr>
        <w:t>Ravenzwaaij</w:t>
      </w:r>
      <w:proofErr w:type="spellEnd"/>
      <w:r w:rsidRPr="00BD49FB">
        <w:rPr>
          <w:lang w:val="en-GB"/>
        </w:rPr>
        <w:t xml:space="preserve">, D., Matzke, D., </w:t>
      </w:r>
      <w:proofErr w:type="spellStart"/>
      <w:r w:rsidRPr="00BD49FB">
        <w:rPr>
          <w:lang w:val="en-GB"/>
        </w:rPr>
        <w:t>Steingroever</w:t>
      </w:r>
      <w:proofErr w:type="spellEnd"/>
      <w:r w:rsidRPr="00BD49FB">
        <w:rPr>
          <w:lang w:val="en-GB"/>
        </w:rPr>
        <w:t xml:space="preserve">, H., </w:t>
      </w:r>
      <w:proofErr w:type="spellStart"/>
      <w:r w:rsidRPr="00BD49FB">
        <w:rPr>
          <w:lang w:val="en-GB"/>
        </w:rPr>
        <w:t>Wetzels</w:t>
      </w:r>
      <w:proofErr w:type="spellEnd"/>
      <w:r w:rsidRPr="00BD49FB">
        <w:rPr>
          <w:lang w:val="en-GB"/>
        </w:rPr>
        <w:t xml:space="preserve">, R., </w:t>
      </w:r>
      <w:proofErr w:type="spellStart"/>
      <w:r w:rsidRPr="00BD49FB">
        <w:rPr>
          <w:lang w:val="en-GB"/>
        </w:rPr>
        <w:t>Grasman</w:t>
      </w:r>
      <w:proofErr w:type="spellEnd"/>
      <w:r w:rsidRPr="00BD49FB">
        <w:rPr>
          <w:lang w:val="en-GB"/>
        </w:rPr>
        <w:t xml:space="preserve">, R. P. P. P., </w:t>
      </w:r>
      <w:proofErr w:type="spellStart"/>
      <w:r w:rsidRPr="00BD49FB">
        <w:rPr>
          <w:lang w:val="en-GB"/>
        </w:rPr>
        <w:t>Waldorp</w:t>
      </w:r>
      <w:proofErr w:type="spellEnd"/>
      <w:r w:rsidRPr="00BD49FB">
        <w:rPr>
          <w:lang w:val="en-GB"/>
        </w:rPr>
        <w:t xml:space="preserve">, L. J., &amp; Wagenmakers, E.-J. (2016). Hidden multiplicity in exploratory multiway ANOVA: Prevalence and remedies. </w:t>
      </w:r>
      <w:r w:rsidRPr="00BD49FB">
        <w:rPr>
          <w:i/>
          <w:iCs/>
          <w:lang w:val="en-GB"/>
        </w:rPr>
        <w:t>Psychonomic Bulletin &amp; Review</w:t>
      </w:r>
      <w:r w:rsidRPr="00BD49FB">
        <w:rPr>
          <w:lang w:val="en-GB"/>
        </w:rPr>
        <w:t xml:space="preserve">, </w:t>
      </w:r>
      <w:r w:rsidRPr="00BD49FB">
        <w:rPr>
          <w:i/>
          <w:iCs/>
          <w:lang w:val="en-GB"/>
        </w:rPr>
        <w:t>23</w:t>
      </w:r>
      <w:r w:rsidRPr="00BD49FB">
        <w:rPr>
          <w:lang w:val="en-GB"/>
        </w:rPr>
        <w:t>(2), 640–647. https://doi.org/10.3758/s13423-015-0913-5</w:t>
      </w:r>
    </w:p>
    <w:p w14:paraId="008259C0" w14:textId="77777777" w:rsidR="00BD49FB" w:rsidRPr="00BD49FB" w:rsidRDefault="00BD49FB" w:rsidP="00BD49FB">
      <w:pPr>
        <w:pStyle w:val="Bibliography"/>
        <w:rPr>
          <w:lang w:val="en-GB"/>
        </w:rPr>
      </w:pPr>
      <w:r w:rsidRPr="00BD49FB">
        <w:rPr>
          <w:lang w:val="en-GB"/>
        </w:rPr>
        <w:t xml:space="preserve">Cullen, C., &amp; Barnes-Holmes, D. (2008). Implicit pride and prejudice: A heterosexual phenomenon? In M. A. Morrison &amp; T. G. Morrison (Eds.), </w:t>
      </w:r>
      <w:r w:rsidRPr="00BD49FB">
        <w:rPr>
          <w:i/>
          <w:iCs/>
          <w:lang w:val="en-GB"/>
        </w:rPr>
        <w:t>The psychology of modern prejudice</w:t>
      </w:r>
      <w:r w:rsidRPr="00BD49FB">
        <w:rPr>
          <w:lang w:val="en-GB"/>
        </w:rPr>
        <w:t xml:space="preserve"> (pp. 195–223). Nova Science Publishers.</w:t>
      </w:r>
    </w:p>
    <w:p w14:paraId="23B9CC94" w14:textId="77777777" w:rsidR="00BD49FB" w:rsidRPr="00BD49FB" w:rsidRDefault="00BD49FB" w:rsidP="00BD49FB">
      <w:pPr>
        <w:pStyle w:val="Bibliography"/>
        <w:rPr>
          <w:lang w:val="en-GB"/>
        </w:rPr>
      </w:pPr>
      <w:r w:rsidRPr="00BD49FB">
        <w:rPr>
          <w:lang w:val="en-GB"/>
        </w:rPr>
        <w:t xml:space="preserve">De Schryver, M., Hussey, I., De Neve, J., Cartwright, A., &amp; Barnes-Holmes, D. (2018). The PIIRAP: An alternative scoring algorithm for the IRAP using a probabilistic semiparametric effect size measure. </w:t>
      </w:r>
      <w:r w:rsidRPr="00BD49FB">
        <w:rPr>
          <w:i/>
          <w:iCs/>
          <w:lang w:val="en-GB"/>
        </w:rPr>
        <w:t>Journal of Contextual Behavioral Science</w:t>
      </w:r>
      <w:r w:rsidRPr="00BD49FB">
        <w:rPr>
          <w:lang w:val="en-GB"/>
        </w:rPr>
        <w:t xml:space="preserve">, </w:t>
      </w:r>
      <w:r w:rsidRPr="00BD49FB">
        <w:rPr>
          <w:i/>
          <w:iCs/>
          <w:lang w:val="en-GB"/>
        </w:rPr>
        <w:t>7</w:t>
      </w:r>
      <w:r w:rsidRPr="00BD49FB">
        <w:rPr>
          <w:lang w:val="en-GB"/>
        </w:rPr>
        <w:t>, 97–103. https://doi.org/10.1016/j.jcbs.2018.01.001</w:t>
      </w:r>
    </w:p>
    <w:p w14:paraId="29EA1B97" w14:textId="77777777" w:rsidR="00BD49FB" w:rsidRPr="00BD49FB" w:rsidRDefault="00BD49FB" w:rsidP="00BD49FB">
      <w:pPr>
        <w:pStyle w:val="Bibliography"/>
        <w:rPr>
          <w:lang w:val="en-GB"/>
        </w:rPr>
      </w:pPr>
      <w:r w:rsidRPr="00BD49FB">
        <w:rPr>
          <w:lang w:val="en-GB"/>
        </w:rPr>
        <w:t>Ebersole, C. R., Mathur, M. B., Baranski, E., Bart-</w:t>
      </w:r>
      <w:proofErr w:type="spellStart"/>
      <w:r w:rsidRPr="00BD49FB">
        <w:rPr>
          <w:lang w:val="en-GB"/>
        </w:rPr>
        <w:t>Plange</w:t>
      </w:r>
      <w:proofErr w:type="spellEnd"/>
      <w:r w:rsidRPr="00BD49FB">
        <w:rPr>
          <w:lang w:val="en-GB"/>
        </w:rPr>
        <w:t xml:space="preserve">, D.-J., </w:t>
      </w:r>
      <w:proofErr w:type="spellStart"/>
      <w:r w:rsidRPr="00BD49FB">
        <w:rPr>
          <w:lang w:val="en-GB"/>
        </w:rPr>
        <w:t>Buttrick</w:t>
      </w:r>
      <w:proofErr w:type="spellEnd"/>
      <w:r w:rsidRPr="00BD49FB">
        <w:rPr>
          <w:lang w:val="en-GB"/>
        </w:rPr>
        <w:t xml:space="preserve">, N. R., </w:t>
      </w:r>
      <w:proofErr w:type="spellStart"/>
      <w:r w:rsidRPr="00BD49FB">
        <w:rPr>
          <w:lang w:val="en-GB"/>
        </w:rPr>
        <w:t>Chartier</w:t>
      </w:r>
      <w:proofErr w:type="spellEnd"/>
      <w:r w:rsidRPr="00BD49FB">
        <w:rPr>
          <w:lang w:val="en-GB"/>
        </w:rPr>
        <w:t xml:space="preserve">, C. R., Corker, K. S., Corley, M., Hartshorne, J. K., </w:t>
      </w:r>
      <w:proofErr w:type="spellStart"/>
      <w:r w:rsidRPr="00BD49FB">
        <w:rPr>
          <w:lang w:val="en-GB"/>
        </w:rPr>
        <w:t>IJzerman</w:t>
      </w:r>
      <w:proofErr w:type="spellEnd"/>
      <w:r w:rsidRPr="00BD49FB">
        <w:rPr>
          <w:lang w:val="en-GB"/>
        </w:rPr>
        <w:t xml:space="preserve">, H., </w:t>
      </w:r>
      <w:proofErr w:type="spellStart"/>
      <w:r w:rsidRPr="00BD49FB">
        <w:rPr>
          <w:lang w:val="en-GB"/>
        </w:rPr>
        <w:t>Lazarević</w:t>
      </w:r>
      <w:proofErr w:type="spellEnd"/>
      <w:r w:rsidRPr="00BD49FB">
        <w:rPr>
          <w:lang w:val="en-GB"/>
        </w:rPr>
        <w:t xml:space="preserve">, L. B., </w:t>
      </w:r>
      <w:proofErr w:type="spellStart"/>
      <w:r w:rsidRPr="00BD49FB">
        <w:rPr>
          <w:lang w:val="en-GB"/>
        </w:rPr>
        <w:t>Rabagliati</w:t>
      </w:r>
      <w:proofErr w:type="spellEnd"/>
      <w:r w:rsidRPr="00BD49FB">
        <w:rPr>
          <w:lang w:val="en-GB"/>
        </w:rPr>
        <w:t xml:space="preserve">, H., </w:t>
      </w:r>
      <w:proofErr w:type="spellStart"/>
      <w:r w:rsidRPr="00BD49FB">
        <w:rPr>
          <w:lang w:val="en-GB"/>
        </w:rPr>
        <w:t>Ropovik</w:t>
      </w:r>
      <w:proofErr w:type="spellEnd"/>
      <w:r w:rsidRPr="00BD49FB">
        <w:rPr>
          <w:lang w:val="en-GB"/>
        </w:rPr>
        <w:t xml:space="preserve">, I., </w:t>
      </w:r>
      <w:proofErr w:type="spellStart"/>
      <w:r w:rsidRPr="00BD49FB">
        <w:rPr>
          <w:lang w:val="en-GB"/>
        </w:rPr>
        <w:t>Aczel</w:t>
      </w:r>
      <w:proofErr w:type="spellEnd"/>
      <w:r w:rsidRPr="00BD49FB">
        <w:rPr>
          <w:lang w:val="en-GB"/>
        </w:rPr>
        <w:t xml:space="preserve">, B., </w:t>
      </w:r>
      <w:proofErr w:type="spellStart"/>
      <w:r w:rsidRPr="00BD49FB">
        <w:rPr>
          <w:lang w:val="en-GB"/>
        </w:rPr>
        <w:t>Aeschbach</w:t>
      </w:r>
      <w:proofErr w:type="spellEnd"/>
      <w:r w:rsidRPr="00BD49FB">
        <w:rPr>
          <w:lang w:val="en-GB"/>
        </w:rPr>
        <w:t xml:space="preserve">, L. F., Andrighetto, L., </w:t>
      </w:r>
      <w:proofErr w:type="spellStart"/>
      <w:r w:rsidRPr="00BD49FB">
        <w:rPr>
          <w:lang w:val="en-GB"/>
        </w:rPr>
        <w:t>Arnal</w:t>
      </w:r>
      <w:proofErr w:type="spellEnd"/>
      <w:r w:rsidRPr="00BD49FB">
        <w:rPr>
          <w:lang w:val="en-GB"/>
        </w:rPr>
        <w:t xml:space="preserve">, J. D., Arrow, H., </w:t>
      </w:r>
      <w:proofErr w:type="spellStart"/>
      <w:r w:rsidRPr="00BD49FB">
        <w:rPr>
          <w:lang w:val="en-GB"/>
        </w:rPr>
        <w:t>Babincak</w:t>
      </w:r>
      <w:proofErr w:type="spellEnd"/>
      <w:r w:rsidRPr="00BD49FB">
        <w:rPr>
          <w:lang w:val="en-GB"/>
        </w:rPr>
        <w:t xml:space="preserve">, P., … Nosek, B. A. (2020). Many Labs 5: Testing Pre-Data-Collection Peer Review as an Intervention to Increase Replicability. </w:t>
      </w:r>
      <w:r w:rsidRPr="00BD49FB">
        <w:rPr>
          <w:i/>
          <w:iCs/>
          <w:lang w:val="en-GB"/>
        </w:rPr>
        <w:t>Advances in Methods and Practices in Psychological Science</w:t>
      </w:r>
      <w:r w:rsidRPr="00BD49FB">
        <w:rPr>
          <w:lang w:val="en-GB"/>
        </w:rPr>
        <w:t xml:space="preserve">, </w:t>
      </w:r>
      <w:r w:rsidRPr="00BD49FB">
        <w:rPr>
          <w:i/>
          <w:iCs/>
          <w:lang w:val="en-GB"/>
        </w:rPr>
        <w:t>3</w:t>
      </w:r>
      <w:r w:rsidRPr="00BD49FB">
        <w:rPr>
          <w:lang w:val="en-GB"/>
        </w:rPr>
        <w:t>(3), 309–331. https://doi.org/10.1177/2515245920958687</w:t>
      </w:r>
    </w:p>
    <w:p w14:paraId="15313C53" w14:textId="77777777" w:rsidR="00BD49FB" w:rsidRPr="00BD49FB" w:rsidRDefault="00BD49FB" w:rsidP="00BD49FB">
      <w:pPr>
        <w:pStyle w:val="Bibliography"/>
        <w:rPr>
          <w:lang w:val="en-GB"/>
        </w:rPr>
      </w:pPr>
      <w:r w:rsidRPr="00BD49FB">
        <w:rPr>
          <w:lang w:val="en-GB"/>
        </w:rPr>
        <w:t xml:space="preserve">Farrell, L., Cochrane, A., &amp; McHugh, L. (2015). Exploring attitudes towards gender and science: The advantages of an IRAP approach versus the IAT. </w:t>
      </w:r>
      <w:r w:rsidRPr="00BD49FB">
        <w:rPr>
          <w:i/>
          <w:iCs/>
          <w:lang w:val="en-GB"/>
        </w:rPr>
        <w:t>Journal of Contextual Behavioral Science</w:t>
      </w:r>
      <w:r w:rsidRPr="00BD49FB">
        <w:rPr>
          <w:lang w:val="en-GB"/>
        </w:rPr>
        <w:t xml:space="preserve">, </w:t>
      </w:r>
      <w:r w:rsidRPr="00BD49FB">
        <w:rPr>
          <w:i/>
          <w:iCs/>
          <w:lang w:val="en-GB"/>
        </w:rPr>
        <w:t>4</w:t>
      </w:r>
      <w:r w:rsidRPr="00BD49FB">
        <w:rPr>
          <w:lang w:val="en-GB"/>
        </w:rPr>
        <w:t>(2), 121–128. https://doi.org/10.1016/j.jcbs.2015.04.002</w:t>
      </w:r>
    </w:p>
    <w:p w14:paraId="1CE3EA6C" w14:textId="77777777" w:rsidR="00BD49FB" w:rsidRPr="00BD49FB" w:rsidRDefault="00BD49FB" w:rsidP="00BD49FB">
      <w:pPr>
        <w:pStyle w:val="Bibliography"/>
        <w:rPr>
          <w:lang w:val="en-GB"/>
        </w:rPr>
      </w:pPr>
      <w:proofErr w:type="spellStart"/>
      <w:r w:rsidRPr="00BD49FB">
        <w:rPr>
          <w:lang w:val="en-GB"/>
        </w:rPr>
        <w:t>Faul</w:t>
      </w:r>
      <w:proofErr w:type="spellEnd"/>
      <w:r w:rsidRPr="00BD49FB">
        <w:rPr>
          <w:lang w:val="en-GB"/>
        </w:rPr>
        <w:t xml:space="preserve">, F., </w:t>
      </w:r>
      <w:proofErr w:type="spellStart"/>
      <w:r w:rsidRPr="00BD49FB">
        <w:rPr>
          <w:lang w:val="en-GB"/>
        </w:rPr>
        <w:t>Erdfelder</w:t>
      </w:r>
      <w:proofErr w:type="spellEnd"/>
      <w:r w:rsidRPr="00BD49FB">
        <w:rPr>
          <w:lang w:val="en-GB"/>
        </w:rPr>
        <w:t xml:space="preserve">, E., Lang, A.-G., &amp; Buchner, A. (2007). G*Power 3: A flexible statistical power analysis program for the social, behavioral, and biomedical sciences. </w:t>
      </w:r>
      <w:proofErr w:type="spellStart"/>
      <w:r w:rsidRPr="00BD49FB">
        <w:rPr>
          <w:i/>
          <w:iCs/>
          <w:lang w:val="en-GB"/>
        </w:rPr>
        <w:t>Behavior</w:t>
      </w:r>
      <w:proofErr w:type="spellEnd"/>
      <w:r w:rsidRPr="00BD49FB">
        <w:rPr>
          <w:i/>
          <w:iCs/>
          <w:lang w:val="en-GB"/>
        </w:rPr>
        <w:t xml:space="preserve"> Research Methods</w:t>
      </w:r>
      <w:r w:rsidRPr="00BD49FB">
        <w:rPr>
          <w:lang w:val="en-GB"/>
        </w:rPr>
        <w:t xml:space="preserve">, </w:t>
      </w:r>
      <w:r w:rsidRPr="00BD49FB">
        <w:rPr>
          <w:i/>
          <w:iCs/>
          <w:lang w:val="en-GB"/>
        </w:rPr>
        <w:t>39</w:t>
      </w:r>
      <w:r w:rsidRPr="00BD49FB">
        <w:rPr>
          <w:lang w:val="en-GB"/>
        </w:rPr>
        <w:t>(2), 175–191.</w:t>
      </w:r>
    </w:p>
    <w:p w14:paraId="6EA4FE25" w14:textId="77777777" w:rsidR="00BD49FB" w:rsidRPr="00BD49FB" w:rsidRDefault="00BD49FB" w:rsidP="00BD49FB">
      <w:pPr>
        <w:pStyle w:val="Bibliography"/>
        <w:rPr>
          <w:lang w:val="en-GB"/>
        </w:rPr>
      </w:pPr>
      <w:r w:rsidRPr="00BD49FB">
        <w:rPr>
          <w:lang w:val="en-GB"/>
        </w:rPr>
        <w:t xml:space="preserve">Fazio, R. H., Jackson, J. R., Dunton, B. C., &amp; Williams, C. J. (1995). Variability in automatic activation as an unobtrusive measure of racial attitudes: A bona fide pipeline? </w:t>
      </w:r>
      <w:r w:rsidRPr="00BD49FB">
        <w:rPr>
          <w:i/>
          <w:iCs/>
          <w:lang w:val="en-GB"/>
        </w:rPr>
        <w:t>Journal of Personality and Social Psychology</w:t>
      </w:r>
      <w:r w:rsidRPr="00BD49FB">
        <w:rPr>
          <w:lang w:val="en-GB"/>
        </w:rPr>
        <w:t xml:space="preserve">, </w:t>
      </w:r>
      <w:r w:rsidRPr="00BD49FB">
        <w:rPr>
          <w:i/>
          <w:iCs/>
          <w:lang w:val="en-GB"/>
        </w:rPr>
        <w:t>69</w:t>
      </w:r>
      <w:r w:rsidRPr="00BD49FB">
        <w:rPr>
          <w:lang w:val="en-GB"/>
        </w:rPr>
        <w:t>, 1013–1027. https://doi.org/10.1037/0022-3514.69.6.1013</w:t>
      </w:r>
    </w:p>
    <w:p w14:paraId="4AB6CFE2" w14:textId="77777777" w:rsidR="00BD49FB" w:rsidRPr="00BD49FB" w:rsidRDefault="00BD49FB" w:rsidP="00BD49FB">
      <w:pPr>
        <w:pStyle w:val="Bibliography"/>
        <w:rPr>
          <w:lang w:val="en-GB"/>
        </w:rPr>
      </w:pPr>
      <w:r w:rsidRPr="00BD49FB">
        <w:rPr>
          <w:lang w:val="en-GB"/>
        </w:rPr>
        <w:t xml:space="preserve">Finn, M., Barnes-Holmes, D., Hussey, I., &amp; Graddy, J. (2016). Exploring the behavioral dynamics of the implicit relational assessment procedure: The impact of three types of introductory rules. </w:t>
      </w:r>
      <w:r w:rsidRPr="00BD49FB">
        <w:rPr>
          <w:i/>
          <w:iCs/>
          <w:lang w:val="en-GB"/>
        </w:rPr>
        <w:t>The Psychological Record</w:t>
      </w:r>
      <w:r w:rsidRPr="00BD49FB">
        <w:rPr>
          <w:lang w:val="en-GB"/>
        </w:rPr>
        <w:t xml:space="preserve">, </w:t>
      </w:r>
      <w:r w:rsidRPr="00BD49FB">
        <w:rPr>
          <w:i/>
          <w:iCs/>
          <w:lang w:val="en-GB"/>
        </w:rPr>
        <w:t>66</w:t>
      </w:r>
      <w:r w:rsidRPr="00BD49FB">
        <w:rPr>
          <w:lang w:val="en-GB"/>
        </w:rPr>
        <w:t>(2), 309–321. https://doi.org/10.1007/s40732-016-0173-4</w:t>
      </w:r>
    </w:p>
    <w:p w14:paraId="6251EBB0" w14:textId="77777777" w:rsidR="00BD49FB" w:rsidRPr="00BD49FB" w:rsidRDefault="00BD49FB" w:rsidP="00BD49FB">
      <w:pPr>
        <w:pStyle w:val="Bibliography"/>
        <w:rPr>
          <w:lang w:val="en-GB"/>
        </w:rPr>
      </w:pPr>
      <w:r w:rsidRPr="00BD49FB">
        <w:rPr>
          <w:lang w:val="en-GB"/>
        </w:rPr>
        <w:t xml:space="preserve">Fraley, R. C., Chong, J. Y., </w:t>
      </w:r>
      <w:proofErr w:type="spellStart"/>
      <w:r w:rsidRPr="00BD49FB">
        <w:rPr>
          <w:lang w:val="en-GB"/>
        </w:rPr>
        <w:t>Baacke</w:t>
      </w:r>
      <w:proofErr w:type="spellEnd"/>
      <w:r w:rsidRPr="00BD49FB">
        <w:rPr>
          <w:lang w:val="en-GB"/>
        </w:rPr>
        <w:t xml:space="preserve">, K. A., Greco, A. J., Guan, H., &amp; </w:t>
      </w:r>
      <w:proofErr w:type="spellStart"/>
      <w:r w:rsidRPr="00BD49FB">
        <w:rPr>
          <w:lang w:val="en-GB"/>
        </w:rPr>
        <w:t>Vazire</w:t>
      </w:r>
      <w:proofErr w:type="spellEnd"/>
      <w:r w:rsidRPr="00BD49FB">
        <w:rPr>
          <w:lang w:val="en-GB"/>
        </w:rPr>
        <w:t xml:space="preserve">, S. (2022). Journal N-Pact Factors From 2011 to 2019: Evaluating the Quality of Social/Personality Journals With Respect to Sample Size and Statistical Power. </w:t>
      </w:r>
      <w:r w:rsidRPr="00BD49FB">
        <w:rPr>
          <w:i/>
          <w:iCs/>
          <w:lang w:val="en-GB"/>
        </w:rPr>
        <w:t>Advances in Methods and Practices in Psychological Science</w:t>
      </w:r>
      <w:r w:rsidRPr="00BD49FB">
        <w:rPr>
          <w:lang w:val="en-GB"/>
        </w:rPr>
        <w:t xml:space="preserve">, </w:t>
      </w:r>
      <w:r w:rsidRPr="00BD49FB">
        <w:rPr>
          <w:i/>
          <w:iCs/>
          <w:lang w:val="en-GB"/>
        </w:rPr>
        <w:t>5</w:t>
      </w:r>
      <w:r w:rsidRPr="00BD49FB">
        <w:rPr>
          <w:lang w:val="en-GB"/>
        </w:rPr>
        <w:t>(4), 251524592211202. https://doi.org/10.1177/25152459221120217</w:t>
      </w:r>
    </w:p>
    <w:p w14:paraId="7BCBAFED" w14:textId="77777777" w:rsidR="00BD49FB" w:rsidRPr="00BD49FB" w:rsidRDefault="00BD49FB" w:rsidP="00BD49FB">
      <w:pPr>
        <w:pStyle w:val="Bibliography"/>
        <w:rPr>
          <w:lang w:val="en-GB"/>
        </w:rPr>
      </w:pPr>
      <w:r w:rsidRPr="00BD49FB">
        <w:rPr>
          <w:lang w:val="en-GB"/>
        </w:rPr>
        <w:t xml:space="preserve">Fraley, R. C., &amp; </w:t>
      </w:r>
      <w:proofErr w:type="spellStart"/>
      <w:r w:rsidRPr="00BD49FB">
        <w:rPr>
          <w:lang w:val="en-GB"/>
        </w:rPr>
        <w:t>Vazire</w:t>
      </w:r>
      <w:proofErr w:type="spellEnd"/>
      <w:r w:rsidRPr="00BD49FB">
        <w:rPr>
          <w:lang w:val="en-GB"/>
        </w:rPr>
        <w:t xml:space="preserve">, S. (2014). The N-Pact Factor: Evaluating the Quality of Empirical Journals with Respect to Sample Size and Statistical Power. </w:t>
      </w:r>
      <w:r w:rsidRPr="00BD49FB">
        <w:rPr>
          <w:i/>
          <w:iCs/>
          <w:lang w:val="en-GB"/>
        </w:rPr>
        <w:t>PLOS ONE</w:t>
      </w:r>
      <w:r w:rsidRPr="00BD49FB">
        <w:rPr>
          <w:lang w:val="en-GB"/>
        </w:rPr>
        <w:t xml:space="preserve">, </w:t>
      </w:r>
      <w:r w:rsidRPr="00BD49FB">
        <w:rPr>
          <w:i/>
          <w:iCs/>
          <w:lang w:val="en-GB"/>
        </w:rPr>
        <w:t>9</w:t>
      </w:r>
      <w:r w:rsidRPr="00BD49FB">
        <w:rPr>
          <w:lang w:val="en-GB"/>
        </w:rPr>
        <w:t>(10), e109019. https://doi.org/10.1371/journal.pone.0109019</w:t>
      </w:r>
    </w:p>
    <w:p w14:paraId="50291401" w14:textId="77777777" w:rsidR="00BD49FB" w:rsidRPr="00BD49FB" w:rsidRDefault="00BD49FB" w:rsidP="00BD49FB">
      <w:pPr>
        <w:pStyle w:val="Bibliography"/>
        <w:rPr>
          <w:lang w:val="en-GB"/>
        </w:rPr>
      </w:pPr>
      <w:r w:rsidRPr="00BD49FB">
        <w:rPr>
          <w:lang w:val="en-GB"/>
        </w:rPr>
        <w:t xml:space="preserve">Gelman, A. (2016, September 21). What has happened down here is the winds have changed. </w:t>
      </w:r>
      <w:r w:rsidRPr="00BD49FB">
        <w:rPr>
          <w:i/>
          <w:iCs/>
          <w:lang w:val="en-GB"/>
        </w:rPr>
        <w:t xml:space="preserve">Statistical </w:t>
      </w:r>
      <w:proofErr w:type="spellStart"/>
      <w:r w:rsidRPr="00BD49FB">
        <w:rPr>
          <w:i/>
          <w:iCs/>
          <w:lang w:val="en-GB"/>
        </w:rPr>
        <w:lastRenderedPageBreak/>
        <w:t>Modeling</w:t>
      </w:r>
      <w:proofErr w:type="spellEnd"/>
      <w:r w:rsidRPr="00BD49FB">
        <w:rPr>
          <w:i/>
          <w:iCs/>
          <w:lang w:val="en-GB"/>
        </w:rPr>
        <w:t>, Causal Inference, and Social Science</w:t>
      </w:r>
      <w:r w:rsidRPr="00BD49FB">
        <w:rPr>
          <w:lang w:val="en-GB"/>
        </w:rPr>
        <w:t>. http://andrewgelman.com/2016/09/21/what-has-happened-down-here-is-the-winds-have-changed/</w:t>
      </w:r>
    </w:p>
    <w:p w14:paraId="52F13C69" w14:textId="77777777" w:rsidR="00BD49FB" w:rsidRPr="00BD49FB" w:rsidRDefault="00BD49FB" w:rsidP="00BD49FB">
      <w:pPr>
        <w:pStyle w:val="Bibliography"/>
        <w:rPr>
          <w:lang w:val="en-GB"/>
        </w:rPr>
      </w:pPr>
      <w:r w:rsidRPr="00BD49FB">
        <w:rPr>
          <w:lang w:val="en-GB"/>
        </w:rPr>
        <w:t xml:space="preserve">Gignac, G. E., &amp; </w:t>
      </w:r>
      <w:proofErr w:type="spellStart"/>
      <w:r w:rsidRPr="00BD49FB">
        <w:rPr>
          <w:lang w:val="en-GB"/>
        </w:rPr>
        <w:t>Szodorai</w:t>
      </w:r>
      <w:proofErr w:type="spellEnd"/>
      <w:r w:rsidRPr="00BD49FB">
        <w:rPr>
          <w:lang w:val="en-GB"/>
        </w:rPr>
        <w:t xml:space="preserve">, E. T. (2016). Effect size guidelines for individual differences researchers. </w:t>
      </w:r>
      <w:r w:rsidRPr="00BD49FB">
        <w:rPr>
          <w:i/>
          <w:iCs/>
          <w:lang w:val="en-GB"/>
        </w:rPr>
        <w:t>Personality and Individual Differences</w:t>
      </w:r>
      <w:r w:rsidRPr="00BD49FB">
        <w:rPr>
          <w:lang w:val="en-GB"/>
        </w:rPr>
        <w:t xml:space="preserve">, </w:t>
      </w:r>
      <w:r w:rsidRPr="00BD49FB">
        <w:rPr>
          <w:i/>
          <w:iCs/>
          <w:lang w:val="en-GB"/>
        </w:rPr>
        <w:t>102</w:t>
      </w:r>
      <w:r w:rsidRPr="00BD49FB">
        <w:rPr>
          <w:lang w:val="en-GB"/>
        </w:rPr>
        <w:t>, 74–78. https://doi.org/10.1016/j.paid.2016.06.069</w:t>
      </w:r>
    </w:p>
    <w:p w14:paraId="0BA75E04" w14:textId="77777777" w:rsidR="00BD49FB" w:rsidRPr="00BD49FB" w:rsidRDefault="00BD49FB" w:rsidP="00BD49FB">
      <w:pPr>
        <w:pStyle w:val="Bibliography"/>
        <w:rPr>
          <w:lang w:val="en-GB"/>
        </w:rPr>
      </w:pPr>
      <w:r w:rsidRPr="00BD49FB">
        <w:rPr>
          <w:lang w:val="en-GB"/>
        </w:rPr>
        <w:t xml:space="preserve">Gordon, M., </w:t>
      </w:r>
      <w:proofErr w:type="spellStart"/>
      <w:r w:rsidRPr="00BD49FB">
        <w:rPr>
          <w:lang w:val="en-GB"/>
        </w:rPr>
        <w:t>Viganola</w:t>
      </w:r>
      <w:proofErr w:type="spellEnd"/>
      <w:r w:rsidRPr="00BD49FB">
        <w:rPr>
          <w:lang w:val="en-GB"/>
        </w:rPr>
        <w:t xml:space="preserve">, D., Bishop, M., Chen, Y., </w:t>
      </w:r>
      <w:proofErr w:type="spellStart"/>
      <w:r w:rsidRPr="00BD49FB">
        <w:rPr>
          <w:lang w:val="en-GB"/>
        </w:rPr>
        <w:t>Dreber</w:t>
      </w:r>
      <w:proofErr w:type="spellEnd"/>
      <w:r w:rsidRPr="00BD49FB">
        <w:rPr>
          <w:lang w:val="en-GB"/>
        </w:rPr>
        <w:t xml:space="preserve">, A., </w:t>
      </w:r>
      <w:proofErr w:type="spellStart"/>
      <w:r w:rsidRPr="00BD49FB">
        <w:rPr>
          <w:lang w:val="en-GB"/>
        </w:rPr>
        <w:t>Goldfedder</w:t>
      </w:r>
      <w:proofErr w:type="spellEnd"/>
      <w:r w:rsidRPr="00BD49FB">
        <w:rPr>
          <w:lang w:val="en-GB"/>
        </w:rPr>
        <w:t xml:space="preserve">, B., </w:t>
      </w:r>
      <w:proofErr w:type="spellStart"/>
      <w:r w:rsidRPr="00BD49FB">
        <w:rPr>
          <w:lang w:val="en-GB"/>
        </w:rPr>
        <w:t>Holzmeister</w:t>
      </w:r>
      <w:proofErr w:type="spellEnd"/>
      <w:r w:rsidRPr="00BD49FB">
        <w:rPr>
          <w:lang w:val="en-GB"/>
        </w:rPr>
        <w:t xml:space="preserve">, F., </w:t>
      </w:r>
      <w:proofErr w:type="spellStart"/>
      <w:r w:rsidRPr="00BD49FB">
        <w:rPr>
          <w:lang w:val="en-GB"/>
        </w:rPr>
        <w:t>Johannesson</w:t>
      </w:r>
      <w:proofErr w:type="spellEnd"/>
      <w:r w:rsidRPr="00BD49FB">
        <w:rPr>
          <w:lang w:val="en-GB"/>
        </w:rPr>
        <w:t xml:space="preserve">, M., Liu, Y., </w:t>
      </w:r>
      <w:proofErr w:type="spellStart"/>
      <w:r w:rsidRPr="00BD49FB">
        <w:rPr>
          <w:lang w:val="en-GB"/>
        </w:rPr>
        <w:t>Twardy</w:t>
      </w:r>
      <w:proofErr w:type="spellEnd"/>
      <w:r w:rsidRPr="00BD49FB">
        <w:rPr>
          <w:lang w:val="en-GB"/>
        </w:rPr>
        <w:t xml:space="preserve">, C., Wang, J., &amp; Pfeiffer, T. (2020). Are replication rates the same across academic fields? Community forecasts from the DARPA SCORE programme. </w:t>
      </w:r>
      <w:r w:rsidRPr="00BD49FB">
        <w:rPr>
          <w:i/>
          <w:iCs/>
          <w:lang w:val="en-GB"/>
        </w:rPr>
        <w:t>Royal Society Open Science</w:t>
      </w:r>
      <w:r w:rsidRPr="00BD49FB">
        <w:rPr>
          <w:lang w:val="en-GB"/>
        </w:rPr>
        <w:t xml:space="preserve">, </w:t>
      </w:r>
      <w:r w:rsidRPr="00BD49FB">
        <w:rPr>
          <w:i/>
          <w:iCs/>
          <w:lang w:val="en-GB"/>
        </w:rPr>
        <w:t>7</w:t>
      </w:r>
      <w:r w:rsidRPr="00BD49FB">
        <w:rPr>
          <w:lang w:val="en-GB"/>
        </w:rPr>
        <w:t>(7). https://doi.org/10.1098/rsos.200566</w:t>
      </w:r>
    </w:p>
    <w:p w14:paraId="2ECE7913" w14:textId="77777777" w:rsidR="00BD49FB" w:rsidRPr="00BD49FB" w:rsidRDefault="00BD49FB" w:rsidP="00BD49FB">
      <w:pPr>
        <w:pStyle w:val="Bibliography"/>
        <w:rPr>
          <w:lang w:val="en-GB"/>
        </w:rPr>
      </w:pPr>
      <w:r w:rsidRPr="00BD49FB">
        <w:rPr>
          <w:lang w:val="en-GB"/>
        </w:rPr>
        <w:t xml:space="preserve">Greco, L. M., O’Boyle, E. H., Cockburn, B. S., &amp; Yuan, Z. (2018). Meta-Analysis of Coefficient Alpha: A Reliability Generalization Study. </w:t>
      </w:r>
      <w:r w:rsidRPr="00BD49FB">
        <w:rPr>
          <w:i/>
          <w:iCs/>
          <w:lang w:val="en-GB"/>
        </w:rPr>
        <w:t>Journal of Management Studies</w:t>
      </w:r>
      <w:r w:rsidRPr="00BD49FB">
        <w:rPr>
          <w:lang w:val="en-GB"/>
        </w:rPr>
        <w:t xml:space="preserve">, </w:t>
      </w:r>
      <w:r w:rsidRPr="00BD49FB">
        <w:rPr>
          <w:i/>
          <w:iCs/>
          <w:lang w:val="en-GB"/>
        </w:rPr>
        <w:t>55</w:t>
      </w:r>
      <w:r w:rsidRPr="00BD49FB">
        <w:rPr>
          <w:lang w:val="en-GB"/>
        </w:rPr>
        <w:t>(4), 583–618. https://doi.org/10.1111/joms.12328</w:t>
      </w:r>
    </w:p>
    <w:p w14:paraId="42079B87" w14:textId="77777777" w:rsidR="00BD49FB" w:rsidRPr="00BD49FB" w:rsidRDefault="00BD49FB" w:rsidP="00BD49FB">
      <w:pPr>
        <w:pStyle w:val="Bibliography"/>
        <w:rPr>
          <w:lang w:val="en-GB"/>
        </w:rPr>
      </w:pPr>
      <w:r w:rsidRPr="00BD49FB">
        <w:rPr>
          <w:lang w:val="en-GB"/>
        </w:rPr>
        <w:t xml:space="preserve">Greenwald, A. G., &amp; Lai, C. K. (2020). Implicit Social Cognition. </w:t>
      </w:r>
      <w:r w:rsidRPr="00BD49FB">
        <w:rPr>
          <w:i/>
          <w:iCs/>
          <w:lang w:val="en-GB"/>
        </w:rPr>
        <w:t>Annual Review of Psychology</w:t>
      </w:r>
      <w:r w:rsidRPr="00BD49FB">
        <w:rPr>
          <w:lang w:val="en-GB"/>
        </w:rPr>
        <w:t xml:space="preserve">, </w:t>
      </w:r>
      <w:r w:rsidRPr="00BD49FB">
        <w:rPr>
          <w:i/>
          <w:iCs/>
          <w:lang w:val="en-GB"/>
        </w:rPr>
        <w:t>71</w:t>
      </w:r>
      <w:r w:rsidRPr="00BD49FB">
        <w:rPr>
          <w:lang w:val="en-GB"/>
        </w:rPr>
        <w:t>(1), 419–445. https://doi.org/10.1146/annurev-psych-010419-050837</w:t>
      </w:r>
    </w:p>
    <w:p w14:paraId="38E66AC7" w14:textId="77777777" w:rsidR="00BD49FB" w:rsidRPr="00BD49FB" w:rsidRDefault="00BD49FB" w:rsidP="00BD49FB">
      <w:pPr>
        <w:pStyle w:val="Bibliography"/>
        <w:rPr>
          <w:lang w:val="en-GB"/>
        </w:rPr>
      </w:pPr>
      <w:r w:rsidRPr="00BD49FB">
        <w:rPr>
          <w:lang w:val="en-GB"/>
        </w:rPr>
        <w:t xml:space="preserve">Greenwald, A. G., McGhee, D. E., &amp; Schwartz, J. L. (1998). Measuring individual differences in implicit cognition: The Implicit Association Test. </w:t>
      </w:r>
      <w:r w:rsidRPr="00BD49FB">
        <w:rPr>
          <w:i/>
          <w:iCs/>
          <w:lang w:val="en-GB"/>
        </w:rPr>
        <w:t>Journal of Personality and Social Psychology</w:t>
      </w:r>
      <w:r w:rsidRPr="00BD49FB">
        <w:rPr>
          <w:lang w:val="en-GB"/>
        </w:rPr>
        <w:t xml:space="preserve">, </w:t>
      </w:r>
      <w:r w:rsidRPr="00BD49FB">
        <w:rPr>
          <w:i/>
          <w:iCs/>
          <w:lang w:val="en-GB"/>
        </w:rPr>
        <w:t>74</w:t>
      </w:r>
      <w:r w:rsidRPr="00BD49FB">
        <w:rPr>
          <w:lang w:val="en-GB"/>
        </w:rPr>
        <w:t>(6), 1464–1480. https://doi.org/10.1037/0022-3514.74.6.1464</w:t>
      </w:r>
    </w:p>
    <w:p w14:paraId="7A9B1ADF" w14:textId="77777777" w:rsidR="00BD49FB" w:rsidRPr="00BD49FB" w:rsidRDefault="00BD49FB" w:rsidP="00BD49FB">
      <w:pPr>
        <w:pStyle w:val="Bibliography"/>
        <w:rPr>
          <w:lang w:val="en-GB"/>
        </w:rPr>
      </w:pPr>
      <w:proofErr w:type="spellStart"/>
      <w:r w:rsidRPr="00BD49FB">
        <w:rPr>
          <w:lang w:val="en-GB"/>
        </w:rPr>
        <w:t>Hantula</w:t>
      </w:r>
      <w:proofErr w:type="spellEnd"/>
      <w:r w:rsidRPr="00BD49FB">
        <w:rPr>
          <w:lang w:val="en-GB"/>
        </w:rPr>
        <w:t xml:space="preserve">, D. A. (2019). Editorial: Replication and Reliability in </w:t>
      </w:r>
      <w:proofErr w:type="spellStart"/>
      <w:r w:rsidRPr="00BD49FB">
        <w:rPr>
          <w:lang w:val="en-GB"/>
        </w:rPr>
        <w:t>Behavior</w:t>
      </w:r>
      <w:proofErr w:type="spellEnd"/>
      <w:r w:rsidRPr="00BD49FB">
        <w:rPr>
          <w:lang w:val="en-GB"/>
        </w:rPr>
        <w:t xml:space="preserve"> Science and </w:t>
      </w:r>
      <w:proofErr w:type="spellStart"/>
      <w:r w:rsidRPr="00BD49FB">
        <w:rPr>
          <w:lang w:val="en-GB"/>
        </w:rPr>
        <w:t>Behavior</w:t>
      </w:r>
      <w:proofErr w:type="spellEnd"/>
      <w:r w:rsidRPr="00BD49FB">
        <w:rPr>
          <w:lang w:val="en-GB"/>
        </w:rPr>
        <w:t xml:space="preserve"> Analysis: A Call for a Conversation. </w:t>
      </w:r>
      <w:r w:rsidRPr="00BD49FB">
        <w:rPr>
          <w:i/>
          <w:iCs/>
          <w:lang w:val="en-GB"/>
        </w:rPr>
        <w:t xml:space="preserve">Perspectives on </w:t>
      </w:r>
      <w:proofErr w:type="spellStart"/>
      <w:r w:rsidRPr="00BD49FB">
        <w:rPr>
          <w:i/>
          <w:iCs/>
          <w:lang w:val="en-GB"/>
        </w:rPr>
        <w:t>Behavior</w:t>
      </w:r>
      <w:proofErr w:type="spellEnd"/>
      <w:r w:rsidRPr="00BD49FB">
        <w:rPr>
          <w:i/>
          <w:iCs/>
          <w:lang w:val="en-GB"/>
        </w:rPr>
        <w:t xml:space="preserve"> Science</w:t>
      </w:r>
      <w:r w:rsidRPr="00BD49FB">
        <w:rPr>
          <w:lang w:val="en-GB"/>
        </w:rPr>
        <w:t xml:space="preserve">, </w:t>
      </w:r>
      <w:r w:rsidRPr="00BD49FB">
        <w:rPr>
          <w:i/>
          <w:iCs/>
          <w:lang w:val="en-GB"/>
        </w:rPr>
        <w:t>42</w:t>
      </w:r>
      <w:r w:rsidRPr="00BD49FB">
        <w:rPr>
          <w:lang w:val="en-GB"/>
        </w:rPr>
        <w:t>(1), 1–11. https://doi.org/10.1007/s40614-019-00194-2</w:t>
      </w:r>
    </w:p>
    <w:p w14:paraId="2B62E143" w14:textId="77777777" w:rsidR="00BD49FB" w:rsidRPr="00BD49FB" w:rsidRDefault="00BD49FB" w:rsidP="00BD49FB">
      <w:pPr>
        <w:pStyle w:val="Bibliography"/>
        <w:rPr>
          <w:lang w:val="en-GB"/>
        </w:rPr>
      </w:pPr>
      <w:r w:rsidRPr="00BD49FB">
        <w:rPr>
          <w:lang w:val="en-GB"/>
        </w:rPr>
        <w:t xml:space="preserve">Hemphill, J. F. (2003). Interpreting the magnitudes of correlation coefficients. </w:t>
      </w:r>
      <w:r w:rsidRPr="00BD49FB">
        <w:rPr>
          <w:i/>
          <w:iCs/>
          <w:lang w:val="en-GB"/>
        </w:rPr>
        <w:t>American Psychologist</w:t>
      </w:r>
      <w:r w:rsidRPr="00BD49FB">
        <w:rPr>
          <w:lang w:val="en-GB"/>
        </w:rPr>
        <w:t xml:space="preserve">, </w:t>
      </w:r>
      <w:r w:rsidRPr="00BD49FB">
        <w:rPr>
          <w:i/>
          <w:iCs/>
          <w:lang w:val="en-GB"/>
        </w:rPr>
        <w:t>58</w:t>
      </w:r>
      <w:r w:rsidRPr="00BD49FB">
        <w:rPr>
          <w:lang w:val="en-GB"/>
        </w:rPr>
        <w:t>(1), 78–79. https://doi.org/10.1037/0003-066X.58.1.78</w:t>
      </w:r>
    </w:p>
    <w:p w14:paraId="0B6891BF" w14:textId="77777777" w:rsidR="00BD49FB" w:rsidRPr="00BD49FB" w:rsidRDefault="00BD49FB" w:rsidP="00BD49FB">
      <w:pPr>
        <w:pStyle w:val="Bibliography"/>
        <w:rPr>
          <w:lang w:val="en-GB"/>
        </w:rPr>
      </w:pPr>
      <w:r w:rsidRPr="00BD49FB">
        <w:rPr>
          <w:lang w:val="en-GB"/>
        </w:rPr>
        <w:t xml:space="preserve">Hughes, S., Barnes-Holmes, D., &amp; Vahey, N. A. (2012). Holding on to our functional roots when exploring new intellectual islands: A voyage through implicit cognition research. </w:t>
      </w:r>
      <w:r w:rsidRPr="00BD49FB">
        <w:rPr>
          <w:i/>
          <w:iCs/>
          <w:lang w:val="en-GB"/>
        </w:rPr>
        <w:t>Journal of Contextual Behavioral Science</w:t>
      </w:r>
      <w:r w:rsidRPr="00BD49FB">
        <w:rPr>
          <w:lang w:val="en-GB"/>
        </w:rPr>
        <w:t xml:space="preserve">, </w:t>
      </w:r>
      <w:r w:rsidRPr="00BD49FB">
        <w:rPr>
          <w:i/>
          <w:iCs/>
          <w:lang w:val="en-GB"/>
        </w:rPr>
        <w:t>1</w:t>
      </w:r>
      <w:r w:rsidRPr="00BD49FB">
        <w:rPr>
          <w:lang w:val="en-GB"/>
        </w:rPr>
        <w:t>(1–2), 17–38. https://doi.org/10.1016/j.jcbs.2012.09.003</w:t>
      </w:r>
    </w:p>
    <w:p w14:paraId="45AC0E06" w14:textId="77777777" w:rsidR="00BD49FB" w:rsidRPr="00BD49FB" w:rsidRDefault="00BD49FB" w:rsidP="00BD49FB">
      <w:pPr>
        <w:pStyle w:val="Bibliography"/>
        <w:rPr>
          <w:lang w:val="en-GB"/>
        </w:rPr>
      </w:pPr>
      <w:r w:rsidRPr="00BD49FB">
        <w:rPr>
          <w:lang w:val="en-GB"/>
        </w:rPr>
        <w:t xml:space="preserve">Hughes, S., Cummins, J., &amp; Hussey, I. (2022). Effects on the Affect Misattribution Procedure are strongly moderated by influence awareness. </w:t>
      </w:r>
      <w:proofErr w:type="spellStart"/>
      <w:r w:rsidRPr="00BD49FB">
        <w:rPr>
          <w:i/>
          <w:iCs/>
          <w:lang w:val="en-GB"/>
        </w:rPr>
        <w:t>Behavior</w:t>
      </w:r>
      <w:proofErr w:type="spellEnd"/>
      <w:r w:rsidRPr="00BD49FB">
        <w:rPr>
          <w:i/>
          <w:iCs/>
          <w:lang w:val="en-GB"/>
        </w:rPr>
        <w:t xml:space="preserve"> Research Methods</w:t>
      </w:r>
      <w:r w:rsidRPr="00BD49FB">
        <w:rPr>
          <w:lang w:val="en-GB"/>
        </w:rPr>
        <w:t>. https://doi.org/10.3758/s13428-022-01879-4</w:t>
      </w:r>
    </w:p>
    <w:p w14:paraId="74A2DA83" w14:textId="77777777" w:rsidR="00BD49FB" w:rsidRPr="00BD49FB" w:rsidRDefault="00BD49FB" w:rsidP="00BD49FB">
      <w:pPr>
        <w:pStyle w:val="Bibliography"/>
        <w:rPr>
          <w:lang w:val="en-GB"/>
        </w:rPr>
      </w:pPr>
      <w:r w:rsidRPr="00BD49FB">
        <w:rPr>
          <w:lang w:val="en-GB"/>
        </w:rPr>
        <w:t xml:space="preserve">Hughes, S., Hussey, I., Corrigan, B., Jolie, K., Murphy, C., &amp; Barnes‐Holmes, D. (2016). Faking revisited: Exerting strategic control over performance on the Implicit Relational Assessment Procedure. </w:t>
      </w:r>
      <w:r w:rsidRPr="00BD49FB">
        <w:rPr>
          <w:i/>
          <w:iCs/>
          <w:lang w:val="en-GB"/>
        </w:rPr>
        <w:t>European Journal of Social Psychology</w:t>
      </w:r>
      <w:r w:rsidRPr="00BD49FB">
        <w:rPr>
          <w:lang w:val="en-GB"/>
        </w:rPr>
        <w:t xml:space="preserve">, </w:t>
      </w:r>
      <w:r w:rsidRPr="00BD49FB">
        <w:rPr>
          <w:i/>
          <w:iCs/>
          <w:lang w:val="en-GB"/>
        </w:rPr>
        <w:t>46</w:t>
      </w:r>
      <w:r w:rsidRPr="00BD49FB">
        <w:rPr>
          <w:lang w:val="en-GB"/>
        </w:rPr>
        <w:t xml:space="preserve">(5), 632–648. </w:t>
      </w:r>
      <w:proofErr w:type="spellStart"/>
      <w:r w:rsidRPr="00BD49FB">
        <w:rPr>
          <w:lang w:val="en-GB"/>
        </w:rPr>
        <w:t>psyh</w:t>
      </w:r>
      <w:proofErr w:type="spellEnd"/>
      <w:r w:rsidRPr="00BD49FB">
        <w:rPr>
          <w:lang w:val="en-GB"/>
        </w:rPr>
        <w:t>. https://doi.org/10.1002/ejsp.2207</w:t>
      </w:r>
    </w:p>
    <w:p w14:paraId="26A5C7BB" w14:textId="77777777" w:rsidR="00BD49FB" w:rsidRPr="00BD49FB" w:rsidRDefault="00BD49FB" w:rsidP="00BD49FB">
      <w:pPr>
        <w:pStyle w:val="Bibliography"/>
        <w:rPr>
          <w:lang w:val="en-GB"/>
        </w:rPr>
      </w:pPr>
      <w:r w:rsidRPr="00BD49FB">
        <w:rPr>
          <w:lang w:val="en-GB"/>
        </w:rPr>
        <w:t xml:space="preserve">Hussey, I. (2020). The IRAP is not suitable for individual use. </w:t>
      </w:r>
      <w:r w:rsidRPr="00BD49FB">
        <w:rPr>
          <w:i/>
          <w:iCs/>
          <w:lang w:val="en-GB"/>
        </w:rPr>
        <w:t>Preprint</w:t>
      </w:r>
      <w:r w:rsidRPr="00BD49FB">
        <w:rPr>
          <w:lang w:val="en-GB"/>
        </w:rPr>
        <w:t>. https://doi.org/10.31234/osf.io/w2ygr</w:t>
      </w:r>
    </w:p>
    <w:p w14:paraId="40EC1964" w14:textId="77777777" w:rsidR="00BD49FB" w:rsidRPr="00BD49FB" w:rsidRDefault="00BD49FB" w:rsidP="00BD49FB">
      <w:pPr>
        <w:pStyle w:val="Bibliography"/>
        <w:rPr>
          <w:lang w:val="en-GB"/>
        </w:rPr>
      </w:pPr>
      <w:r w:rsidRPr="00BD49FB">
        <w:rPr>
          <w:lang w:val="en-GB"/>
        </w:rPr>
        <w:t xml:space="preserve">Hussey, I. (2022). </w:t>
      </w:r>
      <w:r w:rsidRPr="00BD49FB">
        <w:rPr>
          <w:i/>
          <w:iCs/>
          <w:lang w:val="en-GB"/>
        </w:rPr>
        <w:t>Reply to Barnes-Holmes &amp; Harte (2022) “The IRAP as a Measure of Implicit Cognition: A Case of Frankenstein’s Monster.”</w:t>
      </w:r>
      <w:r w:rsidRPr="00BD49FB">
        <w:rPr>
          <w:lang w:val="en-GB"/>
        </w:rPr>
        <w:t xml:space="preserve"> PsyArXiv. https://doi.org/10.31234/osf.io/qmg6s</w:t>
      </w:r>
    </w:p>
    <w:p w14:paraId="3C96DD9B" w14:textId="77777777" w:rsidR="00BD49FB" w:rsidRPr="00BD49FB" w:rsidRDefault="00BD49FB" w:rsidP="00BD49FB">
      <w:pPr>
        <w:pStyle w:val="Bibliography"/>
        <w:rPr>
          <w:lang w:val="en-GB"/>
        </w:rPr>
      </w:pPr>
      <w:r w:rsidRPr="00BD49FB">
        <w:rPr>
          <w:lang w:val="en-GB"/>
        </w:rPr>
        <w:t xml:space="preserve">Hussey, I., &amp; Barnes-Holmes, D. (2012). The implicit relational assessment procedure as a measure of implicit depression and the role of psychological flexibility. </w:t>
      </w:r>
      <w:r w:rsidRPr="00BD49FB">
        <w:rPr>
          <w:i/>
          <w:iCs/>
          <w:lang w:val="en-GB"/>
        </w:rPr>
        <w:t>Cognitive and Behavioral Practice</w:t>
      </w:r>
      <w:r w:rsidRPr="00BD49FB">
        <w:rPr>
          <w:lang w:val="en-GB"/>
        </w:rPr>
        <w:t xml:space="preserve">, </w:t>
      </w:r>
      <w:r w:rsidRPr="00BD49FB">
        <w:rPr>
          <w:i/>
          <w:iCs/>
          <w:lang w:val="en-GB"/>
        </w:rPr>
        <w:t>19</w:t>
      </w:r>
      <w:r w:rsidRPr="00BD49FB">
        <w:rPr>
          <w:lang w:val="en-GB"/>
        </w:rPr>
        <w:t>(4), 573–582. https://doi.org/10.1016/j.cbpra.2012.03.002</w:t>
      </w:r>
    </w:p>
    <w:p w14:paraId="02C059B4" w14:textId="77777777" w:rsidR="00BD49FB" w:rsidRPr="00BD49FB" w:rsidRDefault="00BD49FB" w:rsidP="00BD49FB">
      <w:pPr>
        <w:pStyle w:val="Bibliography"/>
        <w:rPr>
          <w:lang w:val="en-GB"/>
        </w:rPr>
      </w:pPr>
      <w:r w:rsidRPr="00BD49FB">
        <w:rPr>
          <w:lang w:val="en-GB"/>
        </w:rPr>
        <w:t xml:space="preserve">Hussey, I., Barnes-Holmes, D., &amp; Booth, R. (2016). Individuals with current suicidal ideation demonstrate implicit “fearlessness of death.” </w:t>
      </w:r>
      <w:r w:rsidRPr="00BD49FB">
        <w:rPr>
          <w:i/>
          <w:iCs/>
          <w:lang w:val="en-GB"/>
        </w:rPr>
        <w:t xml:space="preserve">Journal of </w:t>
      </w:r>
      <w:proofErr w:type="spellStart"/>
      <w:r w:rsidRPr="00BD49FB">
        <w:rPr>
          <w:i/>
          <w:iCs/>
          <w:lang w:val="en-GB"/>
        </w:rPr>
        <w:t>Behavior</w:t>
      </w:r>
      <w:proofErr w:type="spellEnd"/>
      <w:r w:rsidRPr="00BD49FB">
        <w:rPr>
          <w:i/>
          <w:iCs/>
          <w:lang w:val="en-GB"/>
        </w:rPr>
        <w:t xml:space="preserve"> Therapy and Experimental Psychiatry</w:t>
      </w:r>
      <w:r w:rsidRPr="00BD49FB">
        <w:rPr>
          <w:lang w:val="en-GB"/>
        </w:rPr>
        <w:t xml:space="preserve">, </w:t>
      </w:r>
      <w:r w:rsidRPr="00BD49FB">
        <w:rPr>
          <w:i/>
          <w:iCs/>
          <w:lang w:val="en-GB"/>
        </w:rPr>
        <w:t>51</w:t>
      </w:r>
      <w:r w:rsidRPr="00BD49FB">
        <w:rPr>
          <w:lang w:val="en-GB"/>
        </w:rPr>
        <w:t>, 1–9. https://doi.org/10.1016/j.jbtep.2015.11.003</w:t>
      </w:r>
    </w:p>
    <w:p w14:paraId="283E126D" w14:textId="77777777" w:rsidR="00BD49FB" w:rsidRPr="00BD49FB" w:rsidRDefault="00BD49FB" w:rsidP="00BD49FB">
      <w:pPr>
        <w:pStyle w:val="Bibliography"/>
        <w:rPr>
          <w:lang w:val="en-GB"/>
        </w:rPr>
      </w:pPr>
      <w:r w:rsidRPr="00BD49FB">
        <w:rPr>
          <w:lang w:val="en-GB"/>
        </w:rPr>
        <w:t xml:space="preserve">Hussey, I., &amp; Drake, C. E. (2020a). The Implicit Relational Assessment Procedure demonstrates poor internal consistency and test-retest reliability: A meta-analysis. </w:t>
      </w:r>
      <w:r w:rsidRPr="00BD49FB">
        <w:rPr>
          <w:i/>
          <w:iCs/>
          <w:lang w:val="en-GB"/>
        </w:rPr>
        <w:t>Preprint</w:t>
      </w:r>
      <w:r w:rsidRPr="00BD49FB">
        <w:rPr>
          <w:lang w:val="en-GB"/>
        </w:rPr>
        <w:t>. https://doi.org/10.31234/osf.io/ge3k7</w:t>
      </w:r>
    </w:p>
    <w:p w14:paraId="7055B6BD" w14:textId="77777777" w:rsidR="00BD49FB" w:rsidRPr="00BD49FB" w:rsidRDefault="00BD49FB" w:rsidP="00BD49FB">
      <w:pPr>
        <w:pStyle w:val="Bibliography"/>
        <w:rPr>
          <w:lang w:val="en-GB"/>
        </w:rPr>
      </w:pPr>
      <w:r w:rsidRPr="00BD49FB">
        <w:rPr>
          <w:lang w:val="en-GB"/>
        </w:rPr>
        <w:t xml:space="preserve">Hussey, I., &amp; Drake, C. E. (2020b). </w:t>
      </w:r>
      <w:r w:rsidRPr="00BD49FB">
        <w:rPr>
          <w:i/>
          <w:iCs/>
          <w:lang w:val="en-GB"/>
        </w:rPr>
        <w:t>The Implicit Relational Assessment Procedure is not very sensitive to the attitudes and learning histories it is used to assess</w:t>
      </w:r>
      <w:r w:rsidRPr="00BD49FB">
        <w:rPr>
          <w:lang w:val="en-GB"/>
        </w:rPr>
        <w:t>. PsyArXiv. https://doi.org/10.31234/osf.io/sp6jx</w:t>
      </w:r>
    </w:p>
    <w:p w14:paraId="23506B05" w14:textId="77777777" w:rsidR="00BD49FB" w:rsidRPr="00BD49FB" w:rsidRDefault="00BD49FB" w:rsidP="00BD49FB">
      <w:pPr>
        <w:pStyle w:val="Bibliography"/>
        <w:rPr>
          <w:lang w:val="en-GB"/>
        </w:rPr>
      </w:pPr>
      <w:r w:rsidRPr="00BD49FB">
        <w:rPr>
          <w:lang w:val="en-GB"/>
        </w:rPr>
        <w:t xml:space="preserve">Hussey, I., Hughes, S., Lai, C. K., Ebersole, C. R., Axt, J., &amp; Nosek, B. A. (2019). </w:t>
      </w:r>
      <w:r w:rsidRPr="00BD49FB">
        <w:rPr>
          <w:i/>
          <w:iCs/>
          <w:lang w:val="en-GB"/>
        </w:rPr>
        <w:t>The Attitudes, Identities, and Individual Differences (AIID) Study and Dataset</w:t>
      </w:r>
      <w:r w:rsidRPr="00BD49FB">
        <w:rPr>
          <w:lang w:val="en-GB"/>
        </w:rPr>
        <w:t>. https://doi.org/10.17605/OSF.IO/PCJWF</w:t>
      </w:r>
    </w:p>
    <w:p w14:paraId="5F266A1E" w14:textId="77777777" w:rsidR="00BD49FB" w:rsidRPr="00BD49FB" w:rsidRDefault="00BD49FB" w:rsidP="00BD49FB">
      <w:pPr>
        <w:pStyle w:val="Bibliography"/>
        <w:rPr>
          <w:lang w:val="en-GB"/>
        </w:rPr>
      </w:pPr>
      <w:r w:rsidRPr="00BD49FB">
        <w:rPr>
          <w:lang w:val="en-GB"/>
        </w:rPr>
        <w:t xml:space="preserve">Hussey, I., Thompson, M., McEnteggart, C., Barnes-Holmes, D., &amp; Barnes-Holmes, Y. (2015). Interpreting and inverting with less cursing: A guide to interpreting IRAP data. </w:t>
      </w:r>
      <w:r w:rsidRPr="00BD49FB">
        <w:rPr>
          <w:i/>
          <w:iCs/>
          <w:lang w:val="en-GB"/>
        </w:rPr>
        <w:t>Journal of Contextual Behavioral Science</w:t>
      </w:r>
      <w:r w:rsidRPr="00BD49FB">
        <w:rPr>
          <w:lang w:val="en-GB"/>
        </w:rPr>
        <w:t xml:space="preserve">, </w:t>
      </w:r>
      <w:r w:rsidRPr="00BD49FB">
        <w:rPr>
          <w:i/>
          <w:iCs/>
          <w:lang w:val="en-GB"/>
        </w:rPr>
        <w:t>4</w:t>
      </w:r>
      <w:r w:rsidRPr="00BD49FB">
        <w:rPr>
          <w:lang w:val="en-GB"/>
        </w:rPr>
        <w:t>(3), 157–162. https://doi.org/10.1016/j.jcbs.2015.05.001</w:t>
      </w:r>
    </w:p>
    <w:p w14:paraId="5FC1EFCA" w14:textId="77777777" w:rsidR="00BD49FB" w:rsidRPr="00BD49FB" w:rsidRDefault="00BD49FB" w:rsidP="00BD49FB">
      <w:pPr>
        <w:pStyle w:val="Bibliography"/>
        <w:rPr>
          <w:lang w:val="en-GB"/>
        </w:rPr>
      </w:pPr>
      <w:r w:rsidRPr="00BD49FB">
        <w:rPr>
          <w:lang w:val="en-GB"/>
        </w:rPr>
        <w:t xml:space="preserve">Ioannidis, J. P. A. (2005). Why Most Published Research Findings Are False. </w:t>
      </w:r>
      <w:r w:rsidRPr="00BD49FB">
        <w:rPr>
          <w:i/>
          <w:iCs/>
          <w:lang w:val="en-GB"/>
        </w:rPr>
        <w:t>PLOS Medicine</w:t>
      </w:r>
      <w:r w:rsidRPr="00BD49FB">
        <w:rPr>
          <w:lang w:val="en-GB"/>
        </w:rPr>
        <w:t xml:space="preserve">, </w:t>
      </w:r>
      <w:r w:rsidRPr="00BD49FB">
        <w:rPr>
          <w:i/>
          <w:iCs/>
          <w:lang w:val="en-GB"/>
        </w:rPr>
        <w:t>2</w:t>
      </w:r>
      <w:r w:rsidRPr="00BD49FB">
        <w:rPr>
          <w:lang w:val="en-GB"/>
        </w:rPr>
        <w:t>(8), e124. https://doi.org/10.1371/journal.pmed.0020124</w:t>
      </w:r>
    </w:p>
    <w:p w14:paraId="2E1911FE" w14:textId="77777777" w:rsidR="00BD49FB" w:rsidRPr="00BD49FB" w:rsidRDefault="00BD49FB" w:rsidP="00BD49FB">
      <w:pPr>
        <w:pStyle w:val="Bibliography"/>
        <w:rPr>
          <w:lang w:val="en-GB"/>
        </w:rPr>
      </w:pPr>
      <w:r w:rsidRPr="00BD49FB">
        <w:rPr>
          <w:lang w:val="en-GB"/>
        </w:rPr>
        <w:t xml:space="preserve">Jackson, M. L., Larry Williams, W., Hayes, S. C., Humphreys, T., Gauthier, B., &amp; Westwood, R. (2016). Whatever gets your heart pumping: The impact of implicitly selected reinforcer-focused statements on exercise intensity. </w:t>
      </w:r>
      <w:r w:rsidRPr="00BD49FB">
        <w:rPr>
          <w:i/>
          <w:iCs/>
          <w:lang w:val="en-GB"/>
        </w:rPr>
        <w:t>Journal of Contextual Behavioral Science</w:t>
      </w:r>
      <w:r w:rsidRPr="00BD49FB">
        <w:rPr>
          <w:lang w:val="en-GB"/>
        </w:rPr>
        <w:t xml:space="preserve">, </w:t>
      </w:r>
      <w:r w:rsidRPr="00BD49FB">
        <w:rPr>
          <w:i/>
          <w:iCs/>
          <w:lang w:val="en-GB"/>
        </w:rPr>
        <w:t>5</w:t>
      </w:r>
      <w:r w:rsidRPr="00BD49FB">
        <w:rPr>
          <w:lang w:val="en-GB"/>
        </w:rPr>
        <w:t>(1), 48–57. https://doi.org/10.1016/j.jcbs.2015.11.002</w:t>
      </w:r>
    </w:p>
    <w:p w14:paraId="12D40F8C" w14:textId="77777777" w:rsidR="00BD49FB" w:rsidRPr="00BD49FB" w:rsidRDefault="00BD49FB" w:rsidP="00BD49FB">
      <w:pPr>
        <w:pStyle w:val="Bibliography"/>
        <w:rPr>
          <w:lang w:val="en-GB"/>
        </w:rPr>
      </w:pPr>
      <w:r w:rsidRPr="00BD49FB">
        <w:rPr>
          <w:lang w:val="en-GB"/>
        </w:rPr>
        <w:t xml:space="preserve">Kavanagh, D., Hussey, I., McEnteggart, C., Barnes-Holmes, Y., &amp; Barnes-Holmes, D. (2016). Using the IRAP to explore natural language statements. </w:t>
      </w:r>
      <w:r w:rsidRPr="00BD49FB">
        <w:rPr>
          <w:i/>
          <w:iCs/>
          <w:lang w:val="en-GB"/>
        </w:rPr>
        <w:t>Journal of Contextual Behavioral Science</w:t>
      </w:r>
      <w:r w:rsidRPr="00BD49FB">
        <w:rPr>
          <w:lang w:val="en-GB"/>
        </w:rPr>
        <w:t xml:space="preserve">, </w:t>
      </w:r>
      <w:r w:rsidRPr="00BD49FB">
        <w:rPr>
          <w:i/>
          <w:iCs/>
          <w:lang w:val="en-GB"/>
        </w:rPr>
        <w:t>5</w:t>
      </w:r>
      <w:r w:rsidRPr="00BD49FB">
        <w:rPr>
          <w:lang w:val="en-GB"/>
        </w:rPr>
        <w:t xml:space="preserve">(4), </w:t>
      </w:r>
      <w:r w:rsidRPr="00BD49FB">
        <w:rPr>
          <w:lang w:val="en-GB"/>
        </w:rPr>
        <w:lastRenderedPageBreak/>
        <w:t>247–251. https://doi.org/10.1016/j.jcbs.2016.10.001</w:t>
      </w:r>
    </w:p>
    <w:p w14:paraId="6C653244" w14:textId="77777777" w:rsidR="00BD49FB" w:rsidRPr="00BD49FB" w:rsidRDefault="00BD49FB" w:rsidP="00BD49FB">
      <w:pPr>
        <w:pStyle w:val="Bibliography"/>
        <w:rPr>
          <w:lang w:val="en-GB"/>
        </w:rPr>
      </w:pPr>
      <w:r w:rsidRPr="00BD49FB">
        <w:rPr>
          <w:lang w:val="en-GB"/>
        </w:rPr>
        <w:t xml:space="preserve">Kavanagh, D., </w:t>
      </w:r>
      <w:proofErr w:type="spellStart"/>
      <w:r w:rsidRPr="00BD49FB">
        <w:rPr>
          <w:lang w:val="en-GB"/>
        </w:rPr>
        <w:t>Matthyssen</w:t>
      </w:r>
      <w:proofErr w:type="spellEnd"/>
      <w:r w:rsidRPr="00BD49FB">
        <w:rPr>
          <w:lang w:val="en-GB"/>
        </w:rPr>
        <w:t xml:space="preserve">, N., Barnes-Holmes, Y., Barnes-Holmes, D., McEnteggart, C., &amp; </w:t>
      </w:r>
      <w:proofErr w:type="spellStart"/>
      <w:r w:rsidRPr="00BD49FB">
        <w:rPr>
          <w:lang w:val="en-GB"/>
        </w:rPr>
        <w:t>Vastano</w:t>
      </w:r>
      <w:proofErr w:type="spellEnd"/>
      <w:r w:rsidRPr="00BD49FB">
        <w:rPr>
          <w:lang w:val="en-GB"/>
        </w:rPr>
        <w:t xml:space="preserve">, R. (2019). Exploring the use of pictures of self and other in the IRAP: Reflecting upon the emergence of differential trial type effects. </w:t>
      </w:r>
      <w:r w:rsidRPr="00BD49FB">
        <w:rPr>
          <w:i/>
          <w:iCs/>
          <w:lang w:val="en-GB"/>
        </w:rPr>
        <w:t>International Journal of Psychology &amp; Psychological Therapy</w:t>
      </w:r>
      <w:r w:rsidRPr="00BD49FB">
        <w:rPr>
          <w:lang w:val="en-GB"/>
        </w:rPr>
        <w:t xml:space="preserve">, </w:t>
      </w:r>
      <w:r w:rsidRPr="00BD49FB">
        <w:rPr>
          <w:i/>
          <w:iCs/>
          <w:lang w:val="en-GB"/>
        </w:rPr>
        <w:t>19</w:t>
      </w:r>
      <w:r w:rsidRPr="00BD49FB">
        <w:rPr>
          <w:lang w:val="en-GB"/>
        </w:rPr>
        <w:t xml:space="preserve">(3), 323–336. APA </w:t>
      </w:r>
      <w:proofErr w:type="spellStart"/>
      <w:r w:rsidRPr="00BD49FB">
        <w:rPr>
          <w:lang w:val="en-GB"/>
        </w:rPr>
        <w:t>PsycInfo</w:t>
      </w:r>
      <w:proofErr w:type="spellEnd"/>
      <w:r w:rsidRPr="00BD49FB">
        <w:rPr>
          <w:lang w:val="en-GB"/>
        </w:rPr>
        <w:t>.</w:t>
      </w:r>
    </w:p>
    <w:p w14:paraId="014654B1" w14:textId="77777777" w:rsidR="00BD49FB" w:rsidRPr="00BD49FB" w:rsidRDefault="00BD49FB" w:rsidP="00BD49FB">
      <w:pPr>
        <w:pStyle w:val="Bibliography"/>
        <w:rPr>
          <w:lang w:val="en-GB"/>
        </w:rPr>
      </w:pPr>
      <w:r w:rsidRPr="00BD49FB">
        <w:rPr>
          <w:lang w:val="en-GB"/>
        </w:rPr>
        <w:t xml:space="preserve">Kavanagh, D., </w:t>
      </w:r>
      <w:proofErr w:type="spellStart"/>
      <w:r w:rsidRPr="00BD49FB">
        <w:rPr>
          <w:lang w:val="en-GB"/>
        </w:rPr>
        <w:t>Roelandt</w:t>
      </w:r>
      <w:proofErr w:type="spellEnd"/>
      <w:r w:rsidRPr="00BD49FB">
        <w:rPr>
          <w:lang w:val="en-GB"/>
        </w:rPr>
        <w:t xml:space="preserve">, A., Van </w:t>
      </w:r>
      <w:proofErr w:type="spellStart"/>
      <w:r w:rsidRPr="00BD49FB">
        <w:rPr>
          <w:lang w:val="en-GB"/>
        </w:rPr>
        <w:t>Raemdonck</w:t>
      </w:r>
      <w:proofErr w:type="spellEnd"/>
      <w:r w:rsidRPr="00BD49FB">
        <w:rPr>
          <w:lang w:val="en-GB"/>
        </w:rPr>
        <w:t xml:space="preserve">, L., Barnes-Holmes, Y., Barnes-Holmes, D., &amp; McEnteggart, C. (2019). The On-Going Search for Perspective-Taking IRAPs: Exploring the Potential of the Natural Language-IRAP. </w:t>
      </w:r>
      <w:r w:rsidRPr="00BD49FB">
        <w:rPr>
          <w:i/>
          <w:iCs/>
          <w:lang w:val="en-GB"/>
        </w:rPr>
        <w:t>The Psychological Record</w:t>
      </w:r>
      <w:r w:rsidRPr="00BD49FB">
        <w:rPr>
          <w:lang w:val="en-GB"/>
        </w:rPr>
        <w:t xml:space="preserve">, </w:t>
      </w:r>
      <w:r w:rsidRPr="00BD49FB">
        <w:rPr>
          <w:i/>
          <w:iCs/>
          <w:lang w:val="en-GB"/>
        </w:rPr>
        <w:t>69</w:t>
      </w:r>
      <w:r w:rsidRPr="00BD49FB">
        <w:rPr>
          <w:lang w:val="en-GB"/>
        </w:rPr>
        <w:t>(2), 291–314. https://doi.org/10.1007/s40732-019-00333-w</w:t>
      </w:r>
    </w:p>
    <w:p w14:paraId="022BB2B1" w14:textId="77777777" w:rsidR="00BD49FB" w:rsidRPr="00BD49FB" w:rsidRDefault="00BD49FB" w:rsidP="00BD49FB">
      <w:pPr>
        <w:pStyle w:val="Bibliography"/>
        <w:rPr>
          <w:lang w:val="en-GB"/>
        </w:rPr>
      </w:pPr>
      <w:r w:rsidRPr="00BD49FB">
        <w:rPr>
          <w:lang w:val="en-GB"/>
        </w:rPr>
        <w:t xml:space="preserve">Kerr, N. L. (1998). </w:t>
      </w:r>
      <w:proofErr w:type="spellStart"/>
      <w:r w:rsidRPr="00BD49FB">
        <w:rPr>
          <w:lang w:val="en-GB"/>
        </w:rPr>
        <w:t>HARKing</w:t>
      </w:r>
      <w:proofErr w:type="spellEnd"/>
      <w:r w:rsidRPr="00BD49FB">
        <w:rPr>
          <w:lang w:val="en-GB"/>
        </w:rPr>
        <w:t xml:space="preserve">: Hypothesizing after the results are known. </w:t>
      </w:r>
      <w:r w:rsidRPr="00BD49FB">
        <w:rPr>
          <w:i/>
          <w:iCs/>
          <w:lang w:val="en-GB"/>
        </w:rPr>
        <w:t>Personality and Social Psychology Review: An Official Journal of the Society for Personality and Social Psychology, Inc</w:t>
      </w:r>
      <w:r w:rsidRPr="00BD49FB">
        <w:rPr>
          <w:lang w:val="en-GB"/>
        </w:rPr>
        <w:t xml:space="preserve">, </w:t>
      </w:r>
      <w:r w:rsidRPr="00BD49FB">
        <w:rPr>
          <w:i/>
          <w:iCs/>
          <w:lang w:val="en-GB"/>
        </w:rPr>
        <w:t>2</w:t>
      </w:r>
      <w:r w:rsidRPr="00BD49FB">
        <w:rPr>
          <w:lang w:val="en-GB"/>
        </w:rPr>
        <w:t>(3), 196–217. https://doi.org/10.1207/s15327957pspr0203_4</w:t>
      </w:r>
    </w:p>
    <w:p w14:paraId="6172E01B" w14:textId="77777777" w:rsidR="00BD49FB" w:rsidRPr="00BD49FB" w:rsidRDefault="00BD49FB" w:rsidP="00BD49FB">
      <w:pPr>
        <w:pStyle w:val="Bibliography"/>
        <w:rPr>
          <w:lang w:val="en-GB"/>
        </w:rPr>
      </w:pPr>
      <w:proofErr w:type="spellStart"/>
      <w:r w:rsidRPr="00BD49FB">
        <w:rPr>
          <w:lang w:val="en-GB"/>
        </w:rPr>
        <w:t>Kilroe</w:t>
      </w:r>
      <w:proofErr w:type="spellEnd"/>
      <w:r w:rsidRPr="00BD49FB">
        <w:rPr>
          <w:lang w:val="en-GB"/>
        </w:rPr>
        <w:t xml:space="preserve">, H., Murphy, C., Barnes-Holmes, D., &amp; Barnes-Holmes, Y. (2014). Using the T-IRAP interactive computer program and applied </w:t>
      </w:r>
      <w:proofErr w:type="spellStart"/>
      <w:r w:rsidRPr="00BD49FB">
        <w:rPr>
          <w:lang w:val="en-GB"/>
        </w:rPr>
        <w:t>behavior</w:t>
      </w:r>
      <w:proofErr w:type="spellEnd"/>
      <w:r w:rsidRPr="00BD49FB">
        <w:rPr>
          <w:lang w:val="en-GB"/>
        </w:rPr>
        <w:t xml:space="preserve"> analysis to teach relational responding in children with autism. </w:t>
      </w:r>
      <w:r w:rsidRPr="00BD49FB">
        <w:rPr>
          <w:i/>
          <w:iCs/>
          <w:lang w:val="en-GB"/>
        </w:rPr>
        <w:t>Behavioral Development Bulletin</w:t>
      </w:r>
      <w:r w:rsidRPr="00BD49FB">
        <w:rPr>
          <w:lang w:val="en-GB"/>
        </w:rPr>
        <w:t xml:space="preserve">, </w:t>
      </w:r>
      <w:r w:rsidRPr="00BD49FB">
        <w:rPr>
          <w:i/>
          <w:iCs/>
          <w:lang w:val="en-GB"/>
        </w:rPr>
        <w:t>19</w:t>
      </w:r>
      <w:r w:rsidRPr="00BD49FB">
        <w:rPr>
          <w:lang w:val="en-GB"/>
        </w:rPr>
        <w:t xml:space="preserve">(2), 60–80. </w:t>
      </w:r>
      <w:proofErr w:type="spellStart"/>
      <w:r w:rsidRPr="00BD49FB">
        <w:rPr>
          <w:lang w:val="en-GB"/>
        </w:rPr>
        <w:t>psyh</w:t>
      </w:r>
      <w:proofErr w:type="spellEnd"/>
      <w:r w:rsidRPr="00BD49FB">
        <w:rPr>
          <w:lang w:val="en-GB"/>
        </w:rPr>
        <w:t>. https://doi.org/10.1037/h0100578</w:t>
      </w:r>
    </w:p>
    <w:p w14:paraId="0F0C4CCE" w14:textId="77777777" w:rsidR="00BD49FB" w:rsidRPr="00BD49FB" w:rsidRDefault="00BD49FB" w:rsidP="00BD49FB">
      <w:pPr>
        <w:pStyle w:val="Bibliography"/>
        <w:rPr>
          <w:lang w:val="en-GB"/>
        </w:rPr>
      </w:pPr>
      <w:r w:rsidRPr="00BD49FB">
        <w:rPr>
          <w:lang w:val="en-GB"/>
        </w:rPr>
        <w:t xml:space="preserve">Klein, R. A., Vianello, M., </w:t>
      </w:r>
      <w:proofErr w:type="spellStart"/>
      <w:r w:rsidRPr="00BD49FB">
        <w:rPr>
          <w:lang w:val="en-GB"/>
        </w:rPr>
        <w:t>Hasselman</w:t>
      </w:r>
      <w:proofErr w:type="spellEnd"/>
      <w:r w:rsidRPr="00BD49FB">
        <w:rPr>
          <w:lang w:val="en-GB"/>
        </w:rPr>
        <w:t xml:space="preserve">, F., Adams, B. G., Adams, R. B., </w:t>
      </w:r>
      <w:proofErr w:type="spellStart"/>
      <w:r w:rsidRPr="00BD49FB">
        <w:rPr>
          <w:lang w:val="en-GB"/>
        </w:rPr>
        <w:t>Alper</w:t>
      </w:r>
      <w:proofErr w:type="spellEnd"/>
      <w:r w:rsidRPr="00BD49FB">
        <w:rPr>
          <w:lang w:val="en-GB"/>
        </w:rPr>
        <w:t xml:space="preserve">, S., Aveyard, M., Axt, J. R., Babalola, M. T., </w:t>
      </w:r>
      <w:proofErr w:type="spellStart"/>
      <w:r w:rsidRPr="00BD49FB">
        <w:rPr>
          <w:lang w:val="en-GB"/>
        </w:rPr>
        <w:t>Bahník</w:t>
      </w:r>
      <w:proofErr w:type="spellEnd"/>
      <w:r w:rsidRPr="00BD49FB">
        <w:rPr>
          <w:lang w:val="en-GB"/>
        </w:rPr>
        <w:t xml:space="preserve">, Š., Batra, R., </w:t>
      </w:r>
      <w:proofErr w:type="spellStart"/>
      <w:r w:rsidRPr="00BD49FB">
        <w:rPr>
          <w:lang w:val="en-GB"/>
        </w:rPr>
        <w:t>Berkics</w:t>
      </w:r>
      <w:proofErr w:type="spellEnd"/>
      <w:r w:rsidRPr="00BD49FB">
        <w:rPr>
          <w:lang w:val="en-GB"/>
        </w:rPr>
        <w:t xml:space="preserve">, M., Bernstein, M. J., Berry, D. R., </w:t>
      </w:r>
      <w:proofErr w:type="spellStart"/>
      <w:r w:rsidRPr="00BD49FB">
        <w:rPr>
          <w:lang w:val="en-GB"/>
        </w:rPr>
        <w:t>Bialobrzeska</w:t>
      </w:r>
      <w:proofErr w:type="spellEnd"/>
      <w:r w:rsidRPr="00BD49FB">
        <w:rPr>
          <w:lang w:val="en-GB"/>
        </w:rPr>
        <w:t xml:space="preserve">, O., Binan, E. D., Bocian, K., Brandt, M. J., </w:t>
      </w:r>
      <w:proofErr w:type="spellStart"/>
      <w:r w:rsidRPr="00BD49FB">
        <w:rPr>
          <w:lang w:val="en-GB"/>
        </w:rPr>
        <w:t>Busching</w:t>
      </w:r>
      <w:proofErr w:type="spellEnd"/>
      <w:r w:rsidRPr="00BD49FB">
        <w:rPr>
          <w:lang w:val="en-GB"/>
        </w:rPr>
        <w:t xml:space="preserve">, R., … Nosek, B. A. (2018). Many Labs 2: Investigating Variation in Replicability Across Samples and Settings. </w:t>
      </w:r>
      <w:r w:rsidRPr="00BD49FB">
        <w:rPr>
          <w:i/>
          <w:iCs/>
          <w:lang w:val="en-GB"/>
        </w:rPr>
        <w:t>Advances in Methods and Practices in Psychological Science</w:t>
      </w:r>
      <w:r w:rsidRPr="00BD49FB">
        <w:rPr>
          <w:lang w:val="en-GB"/>
        </w:rPr>
        <w:t xml:space="preserve">, </w:t>
      </w:r>
      <w:r w:rsidRPr="00BD49FB">
        <w:rPr>
          <w:i/>
          <w:iCs/>
          <w:lang w:val="en-GB"/>
        </w:rPr>
        <w:t>1</w:t>
      </w:r>
      <w:r w:rsidRPr="00BD49FB">
        <w:rPr>
          <w:lang w:val="en-GB"/>
        </w:rPr>
        <w:t>(4), 443–490. https://doi.org/10.1177/2515245918810225</w:t>
      </w:r>
    </w:p>
    <w:p w14:paraId="65EB2FA9" w14:textId="77777777" w:rsidR="00BD49FB" w:rsidRPr="00BD49FB" w:rsidRDefault="00BD49FB" w:rsidP="00BD49FB">
      <w:pPr>
        <w:pStyle w:val="Bibliography"/>
        <w:rPr>
          <w:lang w:val="en-GB"/>
        </w:rPr>
      </w:pPr>
      <w:r w:rsidRPr="00BD49FB">
        <w:rPr>
          <w:lang w:val="en-GB"/>
        </w:rPr>
        <w:t xml:space="preserve">Lakens, D. (2021). The Practical Alternative to the p Value Is the Correctly Used p Value. </w:t>
      </w:r>
      <w:r w:rsidRPr="00BD49FB">
        <w:rPr>
          <w:i/>
          <w:iCs/>
          <w:lang w:val="en-GB"/>
        </w:rPr>
        <w:t>Perspectives on Psychological Science: A Journal of the Association for Psychological Science</w:t>
      </w:r>
      <w:r w:rsidRPr="00BD49FB">
        <w:rPr>
          <w:lang w:val="en-GB"/>
        </w:rPr>
        <w:t xml:space="preserve">, </w:t>
      </w:r>
      <w:r w:rsidRPr="00BD49FB">
        <w:rPr>
          <w:i/>
          <w:iCs/>
          <w:lang w:val="en-GB"/>
        </w:rPr>
        <w:t>16</w:t>
      </w:r>
      <w:r w:rsidRPr="00BD49FB">
        <w:rPr>
          <w:lang w:val="en-GB"/>
        </w:rPr>
        <w:t>(3), 639–648. https://doi.org/10.1177/1745691620958012</w:t>
      </w:r>
    </w:p>
    <w:p w14:paraId="0A904269" w14:textId="77777777" w:rsidR="00BD49FB" w:rsidRPr="00BD49FB" w:rsidRDefault="00BD49FB" w:rsidP="00BD49FB">
      <w:pPr>
        <w:pStyle w:val="Bibliography"/>
        <w:rPr>
          <w:lang w:val="en-GB"/>
        </w:rPr>
      </w:pPr>
      <w:r w:rsidRPr="00BD49FB">
        <w:rPr>
          <w:lang w:val="en-GB"/>
        </w:rPr>
        <w:t xml:space="preserve">Lakens, D. (2022). Sample Size Justification. </w:t>
      </w:r>
      <w:r w:rsidRPr="00BD49FB">
        <w:rPr>
          <w:i/>
          <w:iCs/>
          <w:lang w:val="en-GB"/>
        </w:rPr>
        <w:t>Collabra: Psychology</w:t>
      </w:r>
      <w:r w:rsidRPr="00BD49FB">
        <w:rPr>
          <w:lang w:val="en-GB"/>
        </w:rPr>
        <w:t xml:space="preserve">, </w:t>
      </w:r>
      <w:r w:rsidRPr="00BD49FB">
        <w:rPr>
          <w:i/>
          <w:iCs/>
          <w:lang w:val="en-GB"/>
        </w:rPr>
        <w:t>8</w:t>
      </w:r>
      <w:r w:rsidRPr="00BD49FB">
        <w:rPr>
          <w:lang w:val="en-GB"/>
        </w:rPr>
        <w:t>(1), 33267. https://doi.org/10.1525/collabra.33267</w:t>
      </w:r>
    </w:p>
    <w:p w14:paraId="5B506BB8" w14:textId="77777777" w:rsidR="00BD49FB" w:rsidRPr="00BD49FB" w:rsidRDefault="00BD49FB" w:rsidP="00BD49FB">
      <w:pPr>
        <w:pStyle w:val="Bibliography"/>
        <w:rPr>
          <w:lang w:val="en-GB"/>
        </w:rPr>
      </w:pPr>
      <w:r w:rsidRPr="00BD49FB">
        <w:rPr>
          <w:lang w:val="en-GB"/>
        </w:rPr>
        <w:t xml:space="preserve">Lakens, D., </w:t>
      </w:r>
      <w:proofErr w:type="spellStart"/>
      <w:r w:rsidRPr="00BD49FB">
        <w:rPr>
          <w:lang w:val="en-GB"/>
        </w:rPr>
        <w:t>Adolfi</w:t>
      </w:r>
      <w:proofErr w:type="spellEnd"/>
      <w:r w:rsidRPr="00BD49FB">
        <w:rPr>
          <w:lang w:val="en-GB"/>
        </w:rPr>
        <w:t xml:space="preserve">, F. G., Albers, C. J., </w:t>
      </w:r>
      <w:proofErr w:type="spellStart"/>
      <w:r w:rsidRPr="00BD49FB">
        <w:rPr>
          <w:lang w:val="en-GB"/>
        </w:rPr>
        <w:t>Anvari</w:t>
      </w:r>
      <w:proofErr w:type="spellEnd"/>
      <w:r w:rsidRPr="00BD49FB">
        <w:rPr>
          <w:lang w:val="en-GB"/>
        </w:rPr>
        <w:t xml:space="preserve">, F., Apps, M. A. J., </w:t>
      </w:r>
      <w:proofErr w:type="spellStart"/>
      <w:r w:rsidRPr="00BD49FB">
        <w:rPr>
          <w:lang w:val="en-GB"/>
        </w:rPr>
        <w:t>Argamon</w:t>
      </w:r>
      <w:proofErr w:type="spellEnd"/>
      <w:r w:rsidRPr="00BD49FB">
        <w:rPr>
          <w:lang w:val="en-GB"/>
        </w:rPr>
        <w:t xml:space="preserve">, S. E., Baguley, T., Becker, R. B., Benning, S. D., Bradford, D. E., Buchanan, E. M., Caldwell, A. R., Van </w:t>
      </w:r>
      <w:proofErr w:type="spellStart"/>
      <w:r w:rsidRPr="00BD49FB">
        <w:rPr>
          <w:lang w:val="en-GB"/>
        </w:rPr>
        <w:t>Calster</w:t>
      </w:r>
      <w:proofErr w:type="spellEnd"/>
      <w:r w:rsidRPr="00BD49FB">
        <w:rPr>
          <w:lang w:val="en-GB"/>
        </w:rPr>
        <w:t xml:space="preserve">, B., Carlsson, R., Chen, S.-C., Chung, B., Colling, L. J., Collins, G. S., Crook, Z., … Zwaan, R. A. (2018). Justify your alpha. </w:t>
      </w:r>
      <w:r w:rsidRPr="00BD49FB">
        <w:rPr>
          <w:i/>
          <w:iCs/>
          <w:lang w:val="en-GB"/>
        </w:rPr>
        <w:t>Nature Human Behaviour</w:t>
      </w:r>
      <w:r w:rsidRPr="00BD49FB">
        <w:rPr>
          <w:lang w:val="en-GB"/>
        </w:rPr>
        <w:t xml:space="preserve">, </w:t>
      </w:r>
      <w:r w:rsidRPr="00BD49FB">
        <w:rPr>
          <w:i/>
          <w:iCs/>
          <w:lang w:val="en-GB"/>
        </w:rPr>
        <w:t>2</w:t>
      </w:r>
      <w:r w:rsidRPr="00BD49FB">
        <w:rPr>
          <w:lang w:val="en-GB"/>
        </w:rPr>
        <w:t>(3), 168–171. https://doi.org/10.1038/s41562-018-0311-x</w:t>
      </w:r>
    </w:p>
    <w:p w14:paraId="374146D0" w14:textId="77777777" w:rsidR="00BD49FB" w:rsidRPr="00BD49FB" w:rsidRDefault="00BD49FB" w:rsidP="00BD49FB">
      <w:pPr>
        <w:pStyle w:val="Bibliography"/>
        <w:rPr>
          <w:lang w:val="en-GB"/>
        </w:rPr>
      </w:pPr>
      <w:r w:rsidRPr="00BD49FB">
        <w:rPr>
          <w:lang w:val="en-GB"/>
        </w:rPr>
        <w:t xml:space="preserve">Lakens, D., Scheel, A. M., &amp; Isager, P. M. (2018). Equivalence Testing for Psychological Research: A Tutorial. </w:t>
      </w:r>
      <w:r w:rsidRPr="00BD49FB">
        <w:rPr>
          <w:i/>
          <w:iCs/>
          <w:lang w:val="en-GB"/>
        </w:rPr>
        <w:t>Advances in Methods and Practices in Psychological Science</w:t>
      </w:r>
      <w:r w:rsidRPr="00BD49FB">
        <w:rPr>
          <w:lang w:val="en-GB"/>
        </w:rPr>
        <w:t xml:space="preserve">, </w:t>
      </w:r>
      <w:r w:rsidRPr="00BD49FB">
        <w:rPr>
          <w:i/>
          <w:iCs/>
          <w:lang w:val="en-GB"/>
        </w:rPr>
        <w:t>1</w:t>
      </w:r>
      <w:r w:rsidRPr="00BD49FB">
        <w:rPr>
          <w:lang w:val="en-GB"/>
        </w:rPr>
        <w:t>(2), 259–269.</w:t>
      </w:r>
    </w:p>
    <w:p w14:paraId="5E4672A7" w14:textId="77777777" w:rsidR="00BD49FB" w:rsidRPr="00BD49FB" w:rsidRDefault="00BD49FB" w:rsidP="00BD49FB">
      <w:pPr>
        <w:pStyle w:val="Bibliography"/>
        <w:rPr>
          <w:lang w:val="en-GB"/>
        </w:rPr>
      </w:pPr>
      <w:r w:rsidRPr="00BD49FB">
        <w:rPr>
          <w:lang w:val="en-GB"/>
        </w:rPr>
        <w:t xml:space="preserve">LeBel, E. P., Campbell, L., &amp; Loving, T. J. (2017). Benefits of open and high-powered research outweigh costs. </w:t>
      </w:r>
      <w:r w:rsidRPr="00BD49FB">
        <w:rPr>
          <w:i/>
          <w:iCs/>
          <w:lang w:val="en-GB"/>
        </w:rPr>
        <w:t>Journal of Personality and Social Psychology</w:t>
      </w:r>
      <w:r w:rsidRPr="00BD49FB">
        <w:rPr>
          <w:lang w:val="en-GB"/>
        </w:rPr>
        <w:t xml:space="preserve">, </w:t>
      </w:r>
      <w:r w:rsidRPr="00BD49FB">
        <w:rPr>
          <w:i/>
          <w:iCs/>
          <w:lang w:val="en-GB"/>
        </w:rPr>
        <w:t>113</w:t>
      </w:r>
      <w:r w:rsidRPr="00BD49FB">
        <w:rPr>
          <w:lang w:val="en-GB"/>
        </w:rPr>
        <w:t>(2), 230–243. https://doi.org/10.1037/pspi0000049</w:t>
      </w:r>
    </w:p>
    <w:p w14:paraId="4FA94962" w14:textId="77777777" w:rsidR="00BD49FB" w:rsidRPr="00BD49FB" w:rsidRDefault="00BD49FB" w:rsidP="00BD49FB">
      <w:pPr>
        <w:pStyle w:val="Bibliography"/>
        <w:rPr>
          <w:lang w:val="en-GB"/>
        </w:rPr>
      </w:pPr>
      <w:r w:rsidRPr="00BD49FB">
        <w:rPr>
          <w:lang w:val="en-GB"/>
        </w:rPr>
        <w:t xml:space="preserve">Leech, A., &amp; Barnes-Holmes, D. (2020). Training and testing for a transformation of fear and avoidance functions via combinatorial entailment using the Implicit Relational Assessment Procedure (IRAP): Further exploratory analyses. </w:t>
      </w:r>
      <w:r w:rsidRPr="00BD49FB">
        <w:rPr>
          <w:i/>
          <w:iCs/>
          <w:lang w:val="en-GB"/>
        </w:rPr>
        <w:t>Behavioural Processes</w:t>
      </w:r>
      <w:r w:rsidRPr="00BD49FB">
        <w:rPr>
          <w:lang w:val="en-GB"/>
        </w:rPr>
        <w:t xml:space="preserve">, </w:t>
      </w:r>
      <w:r w:rsidRPr="00BD49FB">
        <w:rPr>
          <w:i/>
          <w:iCs/>
          <w:lang w:val="en-GB"/>
        </w:rPr>
        <w:t>172</w:t>
      </w:r>
      <w:r w:rsidRPr="00BD49FB">
        <w:rPr>
          <w:lang w:val="en-GB"/>
        </w:rPr>
        <w:t xml:space="preserve">. APA </w:t>
      </w:r>
      <w:proofErr w:type="spellStart"/>
      <w:r w:rsidRPr="00BD49FB">
        <w:rPr>
          <w:lang w:val="en-GB"/>
        </w:rPr>
        <w:t>PsycInfo</w:t>
      </w:r>
      <w:proofErr w:type="spellEnd"/>
      <w:r w:rsidRPr="00BD49FB">
        <w:rPr>
          <w:lang w:val="en-GB"/>
        </w:rPr>
        <w:t>. https://doi.org/10.1016/j.beproc.2019.104027</w:t>
      </w:r>
    </w:p>
    <w:p w14:paraId="2C7110D7" w14:textId="77777777" w:rsidR="00BD49FB" w:rsidRPr="00BD49FB" w:rsidRDefault="00BD49FB" w:rsidP="00BD49FB">
      <w:pPr>
        <w:pStyle w:val="Bibliography"/>
        <w:rPr>
          <w:lang w:val="en-GB"/>
        </w:rPr>
      </w:pPr>
      <w:r w:rsidRPr="00BD49FB">
        <w:rPr>
          <w:lang w:val="en-GB"/>
        </w:rPr>
        <w:t xml:space="preserve">Levin, M. E., Hayes, S. C., &amp; Waltz, T. (2010). Creating an implicit measure of cognition more suited to applied research: A test of the Mixed Trial—Implicit Relational Assessment Procedure (MT-IRAP). </w:t>
      </w:r>
      <w:r w:rsidRPr="00BD49FB">
        <w:rPr>
          <w:i/>
          <w:iCs/>
          <w:lang w:val="en-GB"/>
        </w:rPr>
        <w:t>International Journal of Behavioral Consultation and Therapy</w:t>
      </w:r>
      <w:r w:rsidRPr="00BD49FB">
        <w:rPr>
          <w:lang w:val="en-GB"/>
        </w:rPr>
        <w:t xml:space="preserve">, </w:t>
      </w:r>
      <w:r w:rsidRPr="00BD49FB">
        <w:rPr>
          <w:i/>
          <w:iCs/>
          <w:lang w:val="en-GB"/>
        </w:rPr>
        <w:t>6</w:t>
      </w:r>
      <w:r w:rsidRPr="00BD49FB">
        <w:rPr>
          <w:lang w:val="en-GB"/>
        </w:rPr>
        <w:t xml:space="preserve">(3), 245–262. </w:t>
      </w:r>
      <w:proofErr w:type="spellStart"/>
      <w:r w:rsidRPr="00BD49FB">
        <w:rPr>
          <w:lang w:val="en-GB"/>
        </w:rPr>
        <w:t>psyh</w:t>
      </w:r>
      <w:proofErr w:type="spellEnd"/>
      <w:r w:rsidRPr="00BD49FB">
        <w:rPr>
          <w:lang w:val="en-GB"/>
        </w:rPr>
        <w:t>. https://doi.org/10.1037/h0100911</w:t>
      </w:r>
    </w:p>
    <w:p w14:paraId="089FD297" w14:textId="77777777" w:rsidR="00BD49FB" w:rsidRPr="00BD49FB" w:rsidRDefault="00BD49FB" w:rsidP="00BD49FB">
      <w:pPr>
        <w:pStyle w:val="Bibliography"/>
        <w:rPr>
          <w:lang w:val="en-GB"/>
        </w:rPr>
      </w:pPr>
      <w:r w:rsidRPr="00BD49FB">
        <w:rPr>
          <w:lang w:val="en-GB"/>
        </w:rPr>
        <w:t xml:space="preserve">Magnusson, K. (2023). </w:t>
      </w:r>
      <w:r w:rsidRPr="00BD49FB">
        <w:rPr>
          <w:i/>
          <w:iCs/>
          <w:lang w:val="en-GB"/>
        </w:rPr>
        <w:t>Understanding Statistical Power and Significance Testing—An Interactive Visualization</w:t>
      </w:r>
      <w:r w:rsidRPr="00BD49FB">
        <w:rPr>
          <w:lang w:val="en-GB"/>
        </w:rPr>
        <w:t>. https://rpsychologist.com/d3/nhst/</w:t>
      </w:r>
    </w:p>
    <w:p w14:paraId="765E8D18" w14:textId="77777777" w:rsidR="00BD49FB" w:rsidRPr="00BD49FB" w:rsidRDefault="00BD49FB" w:rsidP="00BD49FB">
      <w:pPr>
        <w:pStyle w:val="Bibliography"/>
        <w:rPr>
          <w:lang w:val="en-GB"/>
        </w:rPr>
      </w:pPr>
      <w:proofErr w:type="spellStart"/>
      <w:r w:rsidRPr="00BD49FB">
        <w:rPr>
          <w:lang w:val="en-GB"/>
        </w:rPr>
        <w:t>Makel</w:t>
      </w:r>
      <w:proofErr w:type="spellEnd"/>
      <w:r w:rsidRPr="00BD49FB">
        <w:rPr>
          <w:lang w:val="en-GB"/>
        </w:rPr>
        <w:t xml:space="preserve">, M. C., </w:t>
      </w:r>
      <w:proofErr w:type="spellStart"/>
      <w:r w:rsidRPr="00BD49FB">
        <w:rPr>
          <w:lang w:val="en-GB"/>
        </w:rPr>
        <w:t>Plucker</w:t>
      </w:r>
      <w:proofErr w:type="spellEnd"/>
      <w:r w:rsidRPr="00BD49FB">
        <w:rPr>
          <w:lang w:val="en-GB"/>
        </w:rPr>
        <w:t xml:space="preserve">, J. A., &amp; Hegarty, B. (2012). Replications in Psychology Research: How Often Do They Really Occur? </w:t>
      </w:r>
      <w:r w:rsidRPr="00BD49FB">
        <w:rPr>
          <w:i/>
          <w:iCs/>
          <w:lang w:val="en-GB"/>
        </w:rPr>
        <w:t>Perspectives on Psychological Science</w:t>
      </w:r>
      <w:r w:rsidRPr="00BD49FB">
        <w:rPr>
          <w:lang w:val="en-GB"/>
        </w:rPr>
        <w:t xml:space="preserve">, </w:t>
      </w:r>
      <w:r w:rsidRPr="00BD49FB">
        <w:rPr>
          <w:i/>
          <w:iCs/>
          <w:lang w:val="en-GB"/>
        </w:rPr>
        <w:t>7</w:t>
      </w:r>
      <w:r w:rsidRPr="00BD49FB">
        <w:rPr>
          <w:lang w:val="en-GB"/>
        </w:rPr>
        <w:t>(6), 537–542. https://doi.org/10.1177/1745691612460688</w:t>
      </w:r>
    </w:p>
    <w:p w14:paraId="2457D24C" w14:textId="77777777" w:rsidR="00BD49FB" w:rsidRPr="00BD49FB" w:rsidRDefault="00BD49FB" w:rsidP="00BD49FB">
      <w:pPr>
        <w:pStyle w:val="Bibliography"/>
        <w:rPr>
          <w:lang w:val="en-GB"/>
        </w:rPr>
      </w:pPr>
      <w:r w:rsidRPr="00BD49FB">
        <w:rPr>
          <w:lang w:val="en-GB"/>
        </w:rPr>
        <w:t xml:space="preserve">Maloney, E., &amp; Barnes-Holmes, D. (2016). Exploring the Behavioral Dynamics of the Implicit Relational Assessment Procedure: The Role of Relational Contextual Cues Versus Relational Coherence Indicators as Response Options. </w:t>
      </w:r>
      <w:r w:rsidRPr="00BD49FB">
        <w:rPr>
          <w:i/>
          <w:iCs/>
          <w:lang w:val="en-GB"/>
        </w:rPr>
        <w:t>The Psychological Record</w:t>
      </w:r>
      <w:r w:rsidRPr="00BD49FB">
        <w:rPr>
          <w:lang w:val="en-GB"/>
        </w:rPr>
        <w:t>. https://doi.org/10.1007/s40732-016-0180-5</w:t>
      </w:r>
    </w:p>
    <w:p w14:paraId="582B7BC2" w14:textId="77777777" w:rsidR="00BD49FB" w:rsidRPr="00BD49FB" w:rsidRDefault="00BD49FB" w:rsidP="00BD49FB">
      <w:pPr>
        <w:pStyle w:val="Bibliography"/>
        <w:rPr>
          <w:lang w:val="en-GB"/>
        </w:rPr>
      </w:pPr>
      <w:r w:rsidRPr="00BD49FB">
        <w:rPr>
          <w:lang w:val="en-GB"/>
        </w:rPr>
        <w:t xml:space="preserve">McShane, B. B., &amp; </w:t>
      </w:r>
      <w:proofErr w:type="spellStart"/>
      <w:r w:rsidRPr="00BD49FB">
        <w:rPr>
          <w:lang w:val="en-GB"/>
        </w:rPr>
        <w:t>Böckenholt</w:t>
      </w:r>
      <w:proofErr w:type="spellEnd"/>
      <w:r w:rsidRPr="00BD49FB">
        <w:rPr>
          <w:lang w:val="en-GB"/>
        </w:rPr>
        <w:t xml:space="preserve">, U. (2014). You Cannot Step Into the Same River Twice: When Power Analyses Are Optimistic. </w:t>
      </w:r>
      <w:r w:rsidRPr="00BD49FB">
        <w:rPr>
          <w:i/>
          <w:iCs/>
          <w:lang w:val="en-GB"/>
        </w:rPr>
        <w:t>Perspectives on Psychological Science</w:t>
      </w:r>
      <w:r w:rsidRPr="00BD49FB">
        <w:rPr>
          <w:lang w:val="en-GB"/>
        </w:rPr>
        <w:t xml:space="preserve">, </w:t>
      </w:r>
      <w:r w:rsidRPr="00BD49FB">
        <w:rPr>
          <w:i/>
          <w:iCs/>
          <w:lang w:val="en-GB"/>
        </w:rPr>
        <w:t>9</w:t>
      </w:r>
      <w:r w:rsidRPr="00BD49FB">
        <w:rPr>
          <w:lang w:val="en-GB"/>
        </w:rPr>
        <w:t>(6), 612–625. https://doi.org/10.1177/1745691614548513</w:t>
      </w:r>
    </w:p>
    <w:p w14:paraId="1737ACA0" w14:textId="77777777" w:rsidR="00BD49FB" w:rsidRPr="00BD49FB" w:rsidRDefault="00BD49FB" w:rsidP="00BD49FB">
      <w:pPr>
        <w:pStyle w:val="Bibliography"/>
        <w:rPr>
          <w:lang w:val="en-GB"/>
        </w:rPr>
      </w:pPr>
      <w:r w:rsidRPr="00BD49FB">
        <w:rPr>
          <w:lang w:val="en-GB"/>
        </w:rPr>
        <w:t xml:space="preserve">Moher, D., Liberati, A., Tetzlaff, J., &amp; Altman, D. G. (2009). Preferred reporting items for systematic reviews and meta-analyses: The PRISMA statement. </w:t>
      </w:r>
      <w:r w:rsidRPr="00BD49FB">
        <w:rPr>
          <w:i/>
          <w:iCs/>
          <w:lang w:val="en-GB"/>
        </w:rPr>
        <w:t>BMJ</w:t>
      </w:r>
      <w:r w:rsidRPr="00BD49FB">
        <w:rPr>
          <w:lang w:val="en-GB"/>
        </w:rPr>
        <w:t xml:space="preserve">, </w:t>
      </w:r>
      <w:r w:rsidRPr="00BD49FB">
        <w:rPr>
          <w:i/>
          <w:iCs/>
          <w:lang w:val="en-GB"/>
        </w:rPr>
        <w:t>339</w:t>
      </w:r>
      <w:r w:rsidRPr="00BD49FB">
        <w:rPr>
          <w:lang w:val="en-GB"/>
        </w:rPr>
        <w:t>, b2535. https://doi.org/10.1136/bmj.b2535</w:t>
      </w:r>
    </w:p>
    <w:p w14:paraId="4DE64639" w14:textId="77777777" w:rsidR="00BD49FB" w:rsidRPr="00BD49FB" w:rsidRDefault="00BD49FB" w:rsidP="00BD49FB">
      <w:pPr>
        <w:pStyle w:val="Bibliography"/>
        <w:rPr>
          <w:lang w:val="en-GB"/>
        </w:rPr>
      </w:pPr>
      <w:r w:rsidRPr="00BD49FB">
        <w:rPr>
          <w:lang w:val="en-GB"/>
        </w:rPr>
        <w:t xml:space="preserve">Munafò, M. R., Nosek, B. A., Bishop, D. V. M., Button, K. S., Chambers, C. D., </w:t>
      </w:r>
      <w:proofErr w:type="spellStart"/>
      <w:r w:rsidRPr="00BD49FB">
        <w:rPr>
          <w:lang w:val="en-GB"/>
        </w:rPr>
        <w:t>Percie</w:t>
      </w:r>
      <w:proofErr w:type="spellEnd"/>
      <w:r w:rsidRPr="00BD49FB">
        <w:rPr>
          <w:lang w:val="en-GB"/>
        </w:rPr>
        <w:t xml:space="preserve"> du </w:t>
      </w:r>
      <w:proofErr w:type="spellStart"/>
      <w:r w:rsidRPr="00BD49FB">
        <w:rPr>
          <w:lang w:val="en-GB"/>
        </w:rPr>
        <w:t>Sert</w:t>
      </w:r>
      <w:proofErr w:type="spellEnd"/>
      <w:r w:rsidRPr="00BD49FB">
        <w:rPr>
          <w:lang w:val="en-GB"/>
        </w:rPr>
        <w:t xml:space="preserve">, N., Simonsohn, U., Wagenmakers, E.-J., Ware, J. J., &amp; Ioannidis, J. P. A. (2017). A manifesto for reproducible science. </w:t>
      </w:r>
      <w:r w:rsidRPr="00BD49FB">
        <w:rPr>
          <w:i/>
          <w:iCs/>
          <w:lang w:val="en-GB"/>
        </w:rPr>
        <w:t>Nature Human Behaviour</w:t>
      </w:r>
      <w:r w:rsidRPr="00BD49FB">
        <w:rPr>
          <w:lang w:val="en-GB"/>
        </w:rPr>
        <w:t xml:space="preserve">, </w:t>
      </w:r>
      <w:r w:rsidRPr="00BD49FB">
        <w:rPr>
          <w:i/>
          <w:iCs/>
          <w:lang w:val="en-GB"/>
        </w:rPr>
        <w:t>1</w:t>
      </w:r>
      <w:r w:rsidRPr="00BD49FB">
        <w:rPr>
          <w:lang w:val="en-GB"/>
        </w:rPr>
        <w:t>(1), 0021. https://doi.org/10.1038/s41562-016-0021</w:t>
      </w:r>
    </w:p>
    <w:p w14:paraId="1620D938" w14:textId="77777777" w:rsidR="00BD49FB" w:rsidRPr="00BD49FB" w:rsidRDefault="00BD49FB" w:rsidP="00BD49FB">
      <w:pPr>
        <w:pStyle w:val="Bibliography"/>
        <w:rPr>
          <w:lang w:val="en-GB"/>
        </w:rPr>
      </w:pPr>
      <w:r w:rsidRPr="00BD49FB">
        <w:rPr>
          <w:lang w:val="en-GB"/>
        </w:rPr>
        <w:t xml:space="preserve">Nicholson, E., &amp; Barnes-Holmes, D. (2012). Developing an implicit measure of disgust propensity and </w:t>
      </w:r>
      <w:r w:rsidRPr="00BD49FB">
        <w:rPr>
          <w:lang w:val="en-GB"/>
        </w:rPr>
        <w:lastRenderedPageBreak/>
        <w:t xml:space="preserve">disgust sensitivity: Examining the role of implicit disgust propensity and sensitivity in obsessive-compulsive tendencies. </w:t>
      </w:r>
      <w:r w:rsidRPr="00BD49FB">
        <w:rPr>
          <w:i/>
          <w:iCs/>
          <w:lang w:val="en-GB"/>
        </w:rPr>
        <w:t xml:space="preserve">Journal of </w:t>
      </w:r>
      <w:proofErr w:type="spellStart"/>
      <w:r w:rsidRPr="00BD49FB">
        <w:rPr>
          <w:i/>
          <w:iCs/>
          <w:lang w:val="en-GB"/>
        </w:rPr>
        <w:t>Behavior</w:t>
      </w:r>
      <w:proofErr w:type="spellEnd"/>
      <w:r w:rsidRPr="00BD49FB">
        <w:rPr>
          <w:i/>
          <w:iCs/>
          <w:lang w:val="en-GB"/>
        </w:rPr>
        <w:t xml:space="preserve"> Therapy and Experimental Psychiatry</w:t>
      </w:r>
      <w:r w:rsidRPr="00BD49FB">
        <w:rPr>
          <w:lang w:val="en-GB"/>
        </w:rPr>
        <w:t xml:space="preserve">, </w:t>
      </w:r>
      <w:r w:rsidRPr="00BD49FB">
        <w:rPr>
          <w:i/>
          <w:iCs/>
          <w:lang w:val="en-GB"/>
        </w:rPr>
        <w:t>43</w:t>
      </w:r>
      <w:r w:rsidRPr="00BD49FB">
        <w:rPr>
          <w:lang w:val="en-GB"/>
        </w:rPr>
        <w:t xml:space="preserve">(3), 922–930. </w:t>
      </w:r>
      <w:proofErr w:type="spellStart"/>
      <w:r w:rsidRPr="00BD49FB">
        <w:rPr>
          <w:lang w:val="en-GB"/>
        </w:rPr>
        <w:t>psyh</w:t>
      </w:r>
      <w:proofErr w:type="spellEnd"/>
      <w:r w:rsidRPr="00BD49FB">
        <w:rPr>
          <w:lang w:val="en-GB"/>
        </w:rPr>
        <w:t>. https://doi.org/10.1016/j.jbtep.2012.02.001</w:t>
      </w:r>
    </w:p>
    <w:p w14:paraId="0539EB06" w14:textId="77777777" w:rsidR="00BD49FB" w:rsidRPr="00BD49FB" w:rsidRDefault="00BD49FB" w:rsidP="00BD49FB">
      <w:pPr>
        <w:pStyle w:val="Bibliography"/>
        <w:rPr>
          <w:lang w:val="en-GB"/>
        </w:rPr>
      </w:pPr>
      <w:r w:rsidRPr="00BD49FB">
        <w:rPr>
          <w:lang w:val="en-GB"/>
        </w:rPr>
        <w:t xml:space="preserve">Nosek, B. A., Ebersole, C. R., DeHaven, A. C., &amp; Mellor, D. T. (2018). The preregistration revolution. </w:t>
      </w:r>
      <w:r w:rsidRPr="00BD49FB">
        <w:rPr>
          <w:i/>
          <w:iCs/>
          <w:lang w:val="en-GB"/>
        </w:rPr>
        <w:t>Proceedings of the National Academy of Sciences</w:t>
      </w:r>
      <w:r w:rsidRPr="00BD49FB">
        <w:rPr>
          <w:lang w:val="en-GB"/>
        </w:rPr>
        <w:t xml:space="preserve">, </w:t>
      </w:r>
      <w:r w:rsidRPr="00BD49FB">
        <w:rPr>
          <w:i/>
          <w:iCs/>
          <w:lang w:val="en-GB"/>
        </w:rPr>
        <w:t>115</w:t>
      </w:r>
      <w:r w:rsidRPr="00BD49FB">
        <w:rPr>
          <w:lang w:val="en-GB"/>
        </w:rPr>
        <w:t>(11), 2600–2606. https://doi.org/10.1073/pnas.1708274114</w:t>
      </w:r>
    </w:p>
    <w:p w14:paraId="19FA0911" w14:textId="77777777" w:rsidR="00BD49FB" w:rsidRPr="00BD49FB" w:rsidRDefault="00BD49FB" w:rsidP="00BD49FB">
      <w:pPr>
        <w:pStyle w:val="Bibliography"/>
        <w:rPr>
          <w:lang w:val="en-GB"/>
        </w:rPr>
      </w:pPr>
      <w:r w:rsidRPr="00BD49FB">
        <w:rPr>
          <w:lang w:val="en-GB"/>
        </w:rPr>
        <w:t xml:space="preserve">Nosek, B. A., Greenwald, A. G., &amp; Banaji, M. R. (2007). The Implicit Association Test at age 7: A methodological and conceptual review. In JA. Bargh (Ed.), </w:t>
      </w:r>
      <w:r w:rsidRPr="00BD49FB">
        <w:rPr>
          <w:i/>
          <w:iCs/>
          <w:lang w:val="en-GB"/>
        </w:rPr>
        <w:t xml:space="preserve">Automatic processes in social thinking and </w:t>
      </w:r>
      <w:proofErr w:type="spellStart"/>
      <w:r w:rsidRPr="00BD49FB">
        <w:rPr>
          <w:i/>
          <w:iCs/>
          <w:lang w:val="en-GB"/>
        </w:rPr>
        <w:t>behavior</w:t>
      </w:r>
      <w:proofErr w:type="spellEnd"/>
      <w:r w:rsidRPr="00BD49FB">
        <w:rPr>
          <w:lang w:val="en-GB"/>
        </w:rPr>
        <w:t xml:space="preserve"> (pp. 265–292). Psychology Press.</w:t>
      </w:r>
    </w:p>
    <w:p w14:paraId="283A9A62" w14:textId="77777777" w:rsidR="00BD49FB" w:rsidRPr="00BD49FB" w:rsidRDefault="00BD49FB" w:rsidP="00BD49FB">
      <w:pPr>
        <w:pStyle w:val="Bibliography"/>
        <w:rPr>
          <w:lang w:val="en-GB"/>
        </w:rPr>
      </w:pPr>
      <w:r w:rsidRPr="00BD49FB">
        <w:rPr>
          <w:lang w:val="en-GB"/>
        </w:rPr>
        <w:t xml:space="preserve">Nunnally, J., &amp; Bernstein, I. (1994). </w:t>
      </w:r>
      <w:r w:rsidRPr="00BD49FB">
        <w:rPr>
          <w:i/>
          <w:iCs/>
          <w:lang w:val="en-GB"/>
        </w:rPr>
        <w:t>Psychometric Theory</w:t>
      </w:r>
      <w:r w:rsidRPr="00BD49FB">
        <w:rPr>
          <w:lang w:val="en-GB"/>
        </w:rPr>
        <w:t xml:space="preserve"> (3rd edition). McGraw-Hill.</w:t>
      </w:r>
    </w:p>
    <w:p w14:paraId="6B4166D5" w14:textId="77777777" w:rsidR="00BD49FB" w:rsidRPr="00BD49FB" w:rsidRDefault="00BD49FB" w:rsidP="00BD49FB">
      <w:pPr>
        <w:pStyle w:val="Bibliography"/>
        <w:rPr>
          <w:lang w:val="en-GB"/>
        </w:rPr>
      </w:pPr>
      <w:r w:rsidRPr="00BD49FB">
        <w:rPr>
          <w:lang w:val="en-GB"/>
        </w:rPr>
        <w:t xml:space="preserve">Open Science Collaboration. (2015). Estimating the reproducibility of psychological science. </w:t>
      </w:r>
      <w:r w:rsidRPr="00BD49FB">
        <w:rPr>
          <w:i/>
          <w:iCs/>
          <w:lang w:val="en-GB"/>
        </w:rPr>
        <w:t>Science</w:t>
      </w:r>
      <w:r w:rsidRPr="00BD49FB">
        <w:rPr>
          <w:lang w:val="en-GB"/>
        </w:rPr>
        <w:t xml:space="preserve">, </w:t>
      </w:r>
      <w:r w:rsidRPr="00BD49FB">
        <w:rPr>
          <w:i/>
          <w:iCs/>
          <w:lang w:val="en-GB"/>
        </w:rPr>
        <w:t>349</w:t>
      </w:r>
      <w:r w:rsidRPr="00BD49FB">
        <w:rPr>
          <w:lang w:val="en-GB"/>
        </w:rPr>
        <w:t>(6251), aac4716. https://doi.org/10.1126/science.aac4716</w:t>
      </w:r>
    </w:p>
    <w:p w14:paraId="4712F34A" w14:textId="77777777" w:rsidR="00BD49FB" w:rsidRPr="00BD49FB" w:rsidRDefault="00BD49FB" w:rsidP="00BD49FB">
      <w:pPr>
        <w:pStyle w:val="Bibliography"/>
        <w:rPr>
          <w:lang w:val="en-GB"/>
        </w:rPr>
      </w:pPr>
      <w:r w:rsidRPr="00BD49FB">
        <w:rPr>
          <w:lang w:val="en-GB"/>
        </w:rPr>
        <w:t xml:space="preserve">Page, L., </w:t>
      </w:r>
      <w:proofErr w:type="spellStart"/>
      <w:r w:rsidRPr="00BD49FB">
        <w:rPr>
          <w:lang w:val="en-GB"/>
        </w:rPr>
        <w:t>Noussair</w:t>
      </w:r>
      <w:proofErr w:type="spellEnd"/>
      <w:r w:rsidRPr="00BD49FB">
        <w:rPr>
          <w:lang w:val="en-GB"/>
        </w:rPr>
        <w:t xml:space="preserve">, C. N., &amp; Slonim, R. (2021). The replication crisis, the rise of new research practices and what it means for experimental economics. </w:t>
      </w:r>
      <w:r w:rsidRPr="00BD49FB">
        <w:rPr>
          <w:i/>
          <w:iCs/>
          <w:lang w:val="en-GB"/>
        </w:rPr>
        <w:t>Journal of the Economic Science Association</w:t>
      </w:r>
      <w:r w:rsidRPr="00BD49FB">
        <w:rPr>
          <w:lang w:val="en-GB"/>
        </w:rPr>
        <w:t xml:space="preserve">, </w:t>
      </w:r>
      <w:r w:rsidRPr="00BD49FB">
        <w:rPr>
          <w:i/>
          <w:iCs/>
          <w:lang w:val="en-GB"/>
        </w:rPr>
        <w:t>7</w:t>
      </w:r>
      <w:r w:rsidRPr="00BD49FB">
        <w:rPr>
          <w:lang w:val="en-GB"/>
        </w:rPr>
        <w:t>(2), 210–225. https://doi.org/10.1007/s40881-021-00107-7</w:t>
      </w:r>
    </w:p>
    <w:p w14:paraId="3D0C25BD" w14:textId="77777777" w:rsidR="00BD49FB" w:rsidRPr="00BD49FB" w:rsidRDefault="00BD49FB" w:rsidP="00BD49FB">
      <w:pPr>
        <w:pStyle w:val="Bibliography"/>
        <w:rPr>
          <w:lang w:val="en-GB"/>
        </w:rPr>
      </w:pPr>
      <w:r w:rsidRPr="00BD49FB">
        <w:rPr>
          <w:lang w:val="en-GB"/>
        </w:rPr>
        <w:t xml:space="preserve">Parling, T., Cernvall, M., Stewart, I., Barnes-Holmes, D., &amp; Ghaderi, A. (2012). Using the Implicit Relational Assessment Procedure to Compare Implicit Pro-Thin/Anti-Fat Attitudes of Patients With Anorexia Nervosa and Non-Clinical Controls. </w:t>
      </w:r>
      <w:r w:rsidRPr="00BD49FB">
        <w:rPr>
          <w:i/>
          <w:iCs/>
          <w:lang w:val="en-GB"/>
        </w:rPr>
        <w:t>Eating Disorders</w:t>
      </w:r>
      <w:r w:rsidRPr="00BD49FB">
        <w:rPr>
          <w:lang w:val="en-GB"/>
        </w:rPr>
        <w:t xml:space="preserve">, </w:t>
      </w:r>
      <w:r w:rsidRPr="00BD49FB">
        <w:rPr>
          <w:i/>
          <w:iCs/>
          <w:lang w:val="en-GB"/>
        </w:rPr>
        <w:t>20</w:t>
      </w:r>
      <w:r w:rsidRPr="00BD49FB">
        <w:rPr>
          <w:lang w:val="en-GB"/>
        </w:rPr>
        <w:t>(2), 127–143. https://doi.org/10.1080/10640266.2012.654056</w:t>
      </w:r>
    </w:p>
    <w:p w14:paraId="1610A4EC" w14:textId="77777777" w:rsidR="00BD49FB" w:rsidRPr="00BD49FB" w:rsidRDefault="00BD49FB" w:rsidP="00BD49FB">
      <w:pPr>
        <w:pStyle w:val="Bibliography"/>
        <w:rPr>
          <w:lang w:val="en-GB"/>
        </w:rPr>
      </w:pPr>
      <w:r w:rsidRPr="00BD49FB">
        <w:rPr>
          <w:lang w:val="en-GB"/>
        </w:rPr>
        <w:t xml:space="preserve">Payne, K., Cheng, C. M., Govorun, O., &amp; Stewart, B. D. (2005). An inkblot for attitudes: Affect misattribution as implicit measurement. </w:t>
      </w:r>
      <w:r w:rsidRPr="00BD49FB">
        <w:rPr>
          <w:i/>
          <w:iCs/>
          <w:lang w:val="en-GB"/>
        </w:rPr>
        <w:t>Journal of Personality and Social Psychology</w:t>
      </w:r>
      <w:r w:rsidRPr="00BD49FB">
        <w:rPr>
          <w:lang w:val="en-GB"/>
        </w:rPr>
        <w:t xml:space="preserve">, </w:t>
      </w:r>
      <w:r w:rsidRPr="00BD49FB">
        <w:rPr>
          <w:i/>
          <w:iCs/>
          <w:lang w:val="en-GB"/>
        </w:rPr>
        <w:t>89</w:t>
      </w:r>
      <w:r w:rsidRPr="00BD49FB">
        <w:rPr>
          <w:lang w:val="en-GB"/>
        </w:rPr>
        <w:t>(3), 277–293. https://doi.org/10.1037/0022-3514.89.3.277</w:t>
      </w:r>
    </w:p>
    <w:p w14:paraId="17939C5F" w14:textId="77777777" w:rsidR="00BD49FB" w:rsidRPr="00BD49FB" w:rsidRDefault="00BD49FB" w:rsidP="00BD49FB">
      <w:pPr>
        <w:pStyle w:val="Bibliography"/>
        <w:rPr>
          <w:lang w:val="en-GB"/>
        </w:rPr>
      </w:pPr>
      <w:r w:rsidRPr="00BD49FB">
        <w:rPr>
          <w:lang w:val="en-GB"/>
        </w:rPr>
        <w:t xml:space="preserve">Pidgeon, A., McEnteggart, C., Harte, C., Barnes-Holmes, D., &amp; Barnes-Holmes, Y. (2021). Four self-related IRAPs: </w:t>
      </w:r>
      <w:proofErr w:type="spellStart"/>
      <w:r w:rsidRPr="00BD49FB">
        <w:rPr>
          <w:lang w:val="en-GB"/>
        </w:rPr>
        <w:t>Analyzing</w:t>
      </w:r>
      <w:proofErr w:type="spellEnd"/>
      <w:r w:rsidRPr="00BD49FB">
        <w:rPr>
          <w:lang w:val="en-GB"/>
        </w:rPr>
        <w:t xml:space="preserve"> and interpreting effects in light of the DAARRE model. </w:t>
      </w:r>
      <w:r w:rsidRPr="00BD49FB">
        <w:rPr>
          <w:i/>
          <w:iCs/>
          <w:lang w:val="en-GB"/>
        </w:rPr>
        <w:t>The Psychological Record</w:t>
      </w:r>
      <w:r w:rsidRPr="00BD49FB">
        <w:rPr>
          <w:lang w:val="en-GB"/>
        </w:rPr>
        <w:t xml:space="preserve">, </w:t>
      </w:r>
      <w:r w:rsidRPr="00BD49FB">
        <w:rPr>
          <w:i/>
          <w:iCs/>
          <w:lang w:val="en-GB"/>
        </w:rPr>
        <w:t>71</w:t>
      </w:r>
      <w:r w:rsidRPr="00BD49FB">
        <w:rPr>
          <w:lang w:val="en-GB"/>
        </w:rPr>
        <w:t xml:space="preserve">(3), 397–409. APA </w:t>
      </w:r>
      <w:proofErr w:type="spellStart"/>
      <w:r w:rsidRPr="00BD49FB">
        <w:rPr>
          <w:lang w:val="en-GB"/>
        </w:rPr>
        <w:t>PsycInfo</w:t>
      </w:r>
      <w:proofErr w:type="spellEnd"/>
      <w:r w:rsidRPr="00BD49FB">
        <w:rPr>
          <w:lang w:val="en-GB"/>
        </w:rPr>
        <w:t>. https://doi.org/10.1007/s40732-020-00428-9</w:t>
      </w:r>
    </w:p>
    <w:p w14:paraId="14E2A98D" w14:textId="77777777" w:rsidR="00BD49FB" w:rsidRPr="00BD49FB" w:rsidRDefault="00BD49FB" w:rsidP="00BD49FB">
      <w:pPr>
        <w:pStyle w:val="Bibliography"/>
        <w:rPr>
          <w:lang w:val="en-GB"/>
        </w:rPr>
      </w:pPr>
      <w:proofErr w:type="spellStart"/>
      <w:r w:rsidRPr="00BD49FB">
        <w:rPr>
          <w:lang w:val="en-GB"/>
        </w:rPr>
        <w:t>Rafacz</w:t>
      </w:r>
      <w:proofErr w:type="spellEnd"/>
      <w:r w:rsidRPr="00BD49FB">
        <w:rPr>
          <w:lang w:val="en-GB"/>
        </w:rPr>
        <w:t xml:space="preserve">, S. D., </w:t>
      </w:r>
      <w:proofErr w:type="spellStart"/>
      <w:r w:rsidRPr="00BD49FB">
        <w:rPr>
          <w:lang w:val="en-GB"/>
        </w:rPr>
        <w:t>Houmanfar</w:t>
      </w:r>
      <w:proofErr w:type="spellEnd"/>
      <w:r w:rsidRPr="00BD49FB">
        <w:rPr>
          <w:lang w:val="en-GB"/>
        </w:rPr>
        <w:t xml:space="preserve">, R. A., Smith, G. S., &amp; Levin, M. E. (2019). Assessing the effects of motivative augmentals, pay-for-performance, and implicit verbal responding on cooperation. </w:t>
      </w:r>
      <w:r w:rsidRPr="00BD49FB">
        <w:rPr>
          <w:i/>
          <w:iCs/>
          <w:lang w:val="en-GB"/>
        </w:rPr>
        <w:t>The Psychological Record</w:t>
      </w:r>
      <w:r w:rsidRPr="00BD49FB">
        <w:rPr>
          <w:lang w:val="en-GB"/>
        </w:rPr>
        <w:t xml:space="preserve">, </w:t>
      </w:r>
      <w:r w:rsidRPr="00BD49FB">
        <w:rPr>
          <w:i/>
          <w:iCs/>
          <w:lang w:val="en-GB"/>
        </w:rPr>
        <w:t>69</w:t>
      </w:r>
      <w:r w:rsidRPr="00BD49FB">
        <w:rPr>
          <w:lang w:val="en-GB"/>
        </w:rPr>
        <w:t xml:space="preserve">(1), 49–66. APA </w:t>
      </w:r>
      <w:proofErr w:type="spellStart"/>
      <w:r w:rsidRPr="00BD49FB">
        <w:rPr>
          <w:lang w:val="en-GB"/>
        </w:rPr>
        <w:t>PsycInfo</w:t>
      </w:r>
      <w:proofErr w:type="spellEnd"/>
      <w:r w:rsidRPr="00BD49FB">
        <w:rPr>
          <w:lang w:val="en-GB"/>
        </w:rPr>
        <w:t>. https://doi.org/10.1007/s40732-018-0324-x</w:t>
      </w:r>
    </w:p>
    <w:p w14:paraId="568F532C" w14:textId="77777777" w:rsidR="00BD49FB" w:rsidRPr="00BD49FB" w:rsidRDefault="00BD49FB" w:rsidP="00BD49FB">
      <w:pPr>
        <w:pStyle w:val="Bibliography"/>
        <w:rPr>
          <w:lang w:val="en-GB"/>
        </w:rPr>
      </w:pPr>
      <w:r w:rsidRPr="00BD49FB">
        <w:rPr>
          <w:lang w:val="en-GB"/>
        </w:rPr>
        <w:t xml:space="preserve">Revelle, W. (2009). Chapter 7: Classical Test Theory and the Measurement of Reliability. In </w:t>
      </w:r>
      <w:r w:rsidRPr="00BD49FB">
        <w:rPr>
          <w:i/>
          <w:iCs/>
          <w:lang w:val="en-GB"/>
        </w:rPr>
        <w:t>An introduction to psychometric theory with applications in R</w:t>
      </w:r>
      <w:r w:rsidRPr="00BD49FB">
        <w:rPr>
          <w:lang w:val="en-GB"/>
        </w:rPr>
        <w:t>. https://personality-project.org/r/book/Chapter7.pdf</w:t>
      </w:r>
    </w:p>
    <w:p w14:paraId="5376ADBA" w14:textId="77777777" w:rsidR="00BD49FB" w:rsidRPr="00BD49FB" w:rsidRDefault="00BD49FB" w:rsidP="00BD49FB">
      <w:pPr>
        <w:pStyle w:val="Bibliography"/>
        <w:rPr>
          <w:lang w:val="en-GB"/>
        </w:rPr>
      </w:pPr>
      <w:r w:rsidRPr="00BD49FB">
        <w:rPr>
          <w:lang w:val="en-GB"/>
        </w:rPr>
        <w:t>Richard, F. D., Bond, C. F., &amp; Stokes-</w:t>
      </w:r>
      <w:proofErr w:type="spellStart"/>
      <w:r w:rsidRPr="00BD49FB">
        <w:rPr>
          <w:lang w:val="en-GB"/>
        </w:rPr>
        <w:t>Zoota</w:t>
      </w:r>
      <w:proofErr w:type="spellEnd"/>
      <w:r w:rsidRPr="00BD49FB">
        <w:rPr>
          <w:lang w:val="en-GB"/>
        </w:rPr>
        <w:t xml:space="preserve">, J. J. (2003). One Hundred Years of Social Psychology Quantitatively Described. </w:t>
      </w:r>
      <w:r w:rsidRPr="00BD49FB">
        <w:rPr>
          <w:i/>
          <w:iCs/>
          <w:lang w:val="en-GB"/>
        </w:rPr>
        <w:t>Review of General Psychology</w:t>
      </w:r>
      <w:r w:rsidRPr="00BD49FB">
        <w:rPr>
          <w:lang w:val="en-GB"/>
        </w:rPr>
        <w:t xml:space="preserve">, </w:t>
      </w:r>
      <w:r w:rsidRPr="00BD49FB">
        <w:rPr>
          <w:i/>
          <w:iCs/>
          <w:lang w:val="en-GB"/>
        </w:rPr>
        <w:t>7</w:t>
      </w:r>
      <w:r w:rsidRPr="00BD49FB">
        <w:rPr>
          <w:lang w:val="en-GB"/>
        </w:rPr>
        <w:t>(4), 331–363. https://doi.org/10.1037/1089-2680.7.4.331</w:t>
      </w:r>
    </w:p>
    <w:p w14:paraId="0AF3A43F" w14:textId="77777777" w:rsidR="00BD49FB" w:rsidRPr="00BD49FB" w:rsidRDefault="00BD49FB" w:rsidP="00BD49FB">
      <w:pPr>
        <w:pStyle w:val="Bibliography"/>
        <w:rPr>
          <w:lang w:val="en-GB"/>
        </w:rPr>
      </w:pPr>
      <w:r w:rsidRPr="00BD49FB">
        <w:rPr>
          <w:lang w:val="en-GB"/>
        </w:rPr>
        <w:t xml:space="preserve">Sidman, M. (1960). </w:t>
      </w:r>
      <w:r w:rsidRPr="00BD49FB">
        <w:rPr>
          <w:i/>
          <w:iCs/>
          <w:lang w:val="en-GB"/>
        </w:rPr>
        <w:t>Tactics of scientific research</w:t>
      </w:r>
      <w:r w:rsidRPr="00BD49FB">
        <w:rPr>
          <w:lang w:val="en-GB"/>
        </w:rPr>
        <w:t>.</w:t>
      </w:r>
    </w:p>
    <w:p w14:paraId="3FF0B90A" w14:textId="77777777" w:rsidR="00BD49FB" w:rsidRPr="00BD49FB" w:rsidRDefault="00BD49FB" w:rsidP="00BD49FB">
      <w:pPr>
        <w:pStyle w:val="Bibliography"/>
        <w:rPr>
          <w:lang w:val="en-GB"/>
        </w:rPr>
      </w:pPr>
      <w:r w:rsidRPr="00BD49FB">
        <w:rPr>
          <w:lang w:val="en-GB"/>
        </w:rPr>
        <w:t xml:space="preserve">Simmons, J. P., Nelson, L. D., &amp; Simonsohn, U. (2011). False-positive psychology: Undisclosed flexibility in data collection and analysis allows presenting anything as significant. </w:t>
      </w:r>
      <w:r w:rsidRPr="00BD49FB">
        <w:rPr>
          <w:i/>
          <w:iCs/>
          <w:lang w:val="en-GB"/>
        </w:rPr>
        <w:t>Psychological Science</w:t>
      </w:r>
      <w:r w:rsidRPr="00BD49FB">
        <w:rPr>
          <w:lang w:val="en-GB"/>
        </w:rPr>
        <w:t xml:space="preserve">, </w:t>
      </w:r>
      <w:r w:rsidRPr="00BD49FB">
        <w:rPr>
          <w:i/>
          <w:iCs/>
          <w:lang w:val="en-GB"/>
        </w:rPr>
        <w:t>22</w:t>
      </w:r>
      <w:r w:rsidRPr="00BD49FB">
        <w:rPr>
          <w:lang w:val="en-GB"/>
        </w:rPr>
        <w:t>(11), 1359–1366. https://doi.org/10.1177/0956797611417632</w:t>
      </w:r>
    </w:p>
    <w:p w14:paraId="10F7784C" w14:textId="77777777" w:rsidR="00BD49FB" w:rsidRPr="00BD49FB" w:rsidRDefault="00BD49FB" w:rsidP="00BD49FB">
      <w:pPr>
        <w:pStyle w:val="Bibliography"/>
        <w:rPr>
          <w:lang w:val="en-GB"/>
        </w:rPr>
      </w:pPr>
      <w:r w:rsidRPr="00BD49FB">
        <w:rPr>
          <w:lang w:val="en-GB"/>
        </w:rPr>
        <w:t xml:space="preserve">Simmons, J. P., Nelson, L. D., &amp; Simonsohn, U. (2018). False-Positive Citations. </w:t>
      </w:r>
      <w:r w:rsidRPr="00BD49FB">
        <w:rPr>
          <w:i/>
          <w:iCs/>
          <w:lang w:val="en-GB"/>
        </w:rPr>
        <w:t>Perspectives on Psychological Science</w:t>
      </w:r>
      <w:r w:rsidRPr="00BD49FB">
        <w:rPr>
          <w:lang w:val="en-GB"/>
        </w:rPr>
        <w:t xml:space="preserve">, </w:t>
      </w:r>
      <w:r w:rsidRPr="00BD49FB">
        <w:rPr>
          <w:i/>
          <w:iCs/>
          <w:lang w:val="en-GB"/>
        </w:rPr>
        <w:t>13</w:t>
      </w:r>
      <w:r w:rsidRPr="00BD49FB">
        <w:rPr>
          <w:lang w:val="en-GB"/>
        </w:rPr>
        <w:t>(2), 255–259. https://doi.org/10.1177/1745691617698146</w:t>
      </w:r>
    </w:p>
    <w:p w14:paraId="00CEAFEA" w14:textId="77777777" w:rsidR="00BD49FB" w:rsidRPr="00BD49FB" w:rsidRDefault="00BD49FB" w:rsidP="00BD49FB">
      <w:pPr>
        <w:pStyle w:val="Bibliography"/>
        <w:rPr>
          <w:lang w:val="en-GB"/>
        </w:rPr>
      </w:pPr>
      <w:r w:rsidRPr="00BD49FB">
        <w:rPr>
          <w:lang w:val="en-GB"/>
        </w:rPr>
        <w:t xml:space="preserve">Sommet, N., Weissman, D., </w:t>
      </w:r>
      <w:proofErr w:type="spellStart"/>
      <w:r w:rsidRPr="00BD49FB">
        <w:rPr>
          <w:lang w:val="en-GB"/>
        </w:rPr>
        <w:t>Cheutin</w:t>
      </w:r>
      <w:proofErr w:type="spellEnd"/>
      <w:r w:rsidRPr="00BD49FB">
        <w:rPr>
          <w:lang w:val="en-GB"/>
        </w:rPr>
        <w:t xml:space="preserve">, N., &amp; Elliot, A. J. (2022). </w:t>
      </w:r>
      <w:r w:rsidRPr="00BD49FB">
        <w:rPr>
          <w:i/>
          <w:iCs/>
          <w:lang w:val="en-GB"/>
        </w:rPr>
        <w:t>How many participants do I need to test an interaction? Conducting an appropriate power analysis and achieving sufficient power to detect an interaction</w:t>
      </w:r>
      <w:r w:rsidRPr="00BD49FB">
        <w:rPr>
          <w:lang w:val="en-GB"/>
        </w:rPr>
        <w:t>. OSF Preprints. https://doi.org/10.31219/osf.io/xhe3u</w:t>
      </w:r>
    </w:p>
    <w:p w14:paraId="143F4F3F" w14:textId="77777777" w:rsidR="00BD49FB" w:rsidRPr="00BD49FB" w:rsidRDefault="00BD49FB" w:rsidP="00BD49FB">
      <w:pPr>
        <w:pStyle w:val="Bibliography"/>
        <w:rPr>
          <w:lang w:val="en-GB"/>
        </w:rPr>
      </w:pPr>
      <w:r w:rsidRPr="00BD49FB">
        <w:rPr>
          <w:lang w:val="en-GB"/>
        </w:rPr>
        <w:t xml:space="preserve">Spellman, B. A. (2015). A short (personal) future history of revolution 2.0. </w:t>
      </w:r>
      <w:r w:rsidRPr="00BD49FB">
        <w:rPr>
          <w:i/>
          <w:iCs/>
          <w:lang w:val="en-GB"/>
        </w:rPr>
        <w:t>Perspectives on Psychological Science</w:t>
      </w:r>
      <w:r w:rsidRPr="00BD49FB">
        <w:rPr>
          <w:lang w:val="en-GB"/>
        </w:rPr>
        <w:t xml:space="preserve">, </w:t>
      </w:r>
      <w:r w:rsidRPr="00BD49FB">
        <w:rPr>
          <w:i/>
          <w:iCs/>
          <w:lang w:val="en-GB"/>
        </w:rPr>
        <w:t>10</w:t>
      </w:r>
      <w:r w:rsidRPr="00BD49FB">
        <w:rPr>
          <w:lang w:val="en-GB"/>
        </w:rPr>
        <w:t>(6), 886–899. https://doi.org/10.1177/1745691615609918</w:t>
      </w:r>
    </w:p>
    <w:p w14:paraId="5BCFCFF2" w14:textId="77777777" w:rsidR="00BD49FB" w:rsidRPr="00BD49FB" w:rsidRDefault="00BD49FB" w:rsidP="00BD49FB">
      <w:pPr>
        <w:pStyle w:val="Bibliography"/>
        <w:rPr>
          <w:lang w:val="en-GB"/>
        </w:rPr>
      </w:pPr>
      <w:r w:rsidRPr="00BD49FB">
        <w:rPr>
          <w:lang w:val="en-GB"/>
        </w:rPr>
        <w:t xml:space="preserve">Tackett, J. L., </w:t>
      </w:r>
      <w:proofErr w:type="spellStart"/>
      <w:r w:rsidRPr="00BD49FB">
        <w:rPr>
          <w:lang w:val="en-GB"/>
        </w:rPr>
        <w:t>Brandes</w:t>
      </w:r>
      <w:proofErr w:type="spellEnd"/>
      <w:r w:rsidRPr="00BD49FB">
        <w:rPr>
          <w:lang w:val="en-GB"/>
        </w:rPr>
        <w:t xml:space="preserve">, C. M., King, K. M., &amp; </w:t>
      </w:r>
      <w:proofErr w:type="spellStart"/>
      <w:r w:rsidRPr="00BD49FB">
        <w:rPr>
          <w:lang w:val="en-GB"/>
        </w:rPr>
        <w:t>Markon</w:t>
      </w:r>
      <w:proofErr w:type="spellEnd"/>
      <w:r w:rsidRPr="00BD49FB">
        <w:rPr>
          <w:lang w:val="en-GB"/>
        </w:rPr>
        <w:t xml:space="preserve">, K. E. (2019). Psychology’s Replication Crisis and Clinical Psychological Science. </w:t>
      </w:r>
      <w:r w:rsidRPr="00BD49FB">
        <w:rPr>
          <w:i/>
          <w:iCs/>
          <w:lang w:val="en-GB"/>
        </w:rPr>
        <w:t>Annual Review of Clinical Psychology</w:t>
      </w:r>
      <w:r w:rsidRPr="00BD49FB">
        <w:rPr>
          <w:lang w:val="en-GB"/>
        </w:rPr>
        <w:t xml:space="preserve">, </w:t>
      </w:r>
      <w:r w:rsidRPr="00BD49FB">
        <w:rPr>
          <w:i/>
          <w:iCs/>
          <w:lang w:val="en-GB"/>
        </w:rPr>
        <w:t>15</w:t>
      </w:r>
      <w:r w:rsidRPr="00BD49FB">
        <w:rPr>
          <w:lang w:val="en-GB"/>
        </w:rPr>
        <w:t>(1), 579–604. https://doi.org/10.1146/annurev-clinpsy-050718-095710</w:t>
      </w:r>
    </w:p>
    <w:p w14:paraId="4E6954C3" w14:textId="77777777" w:rsidR="00BD49FB" w:rsidRPr="00BD49FB" w:rsidRDefault="00BD49FB" w:rsidP="00BD49FB">
      <w:pPr>
        <w:pStyle w:val="Bibliography"/>
        <w:rPr>
          <w:lang w:val="en-GB"/>
        </w:rPr>
      </w:pPr>
      <w:r w:rsidRPr="00BD49FB">
        <w:rPr>
          <w:lang w:val="en-GB"/>
        </w:rPr>
        <w:t xml:space="preserve">Task Force on the Strategies and Tactics of Contextual Behavioral Science Research. (2021). </w:t>
      </w:r>
      <w:r w:rsidRPr="00BD49FB">
        <w:rPr>
          <w:i/>
          <w:iCs/>
          <w:lang w:val="en-GB"/>
        </w:rPr>
        <w:t>Adoption of Open Science Recommendations | Association for Contextual Behavioral Science</w:t>
      </w:r>
      <w:r w:rsidRPr="00BD49FB">
        <w:rPr>
          <w:lang w:val="en-GB"/>
        </w:rPr>
        <w:t>. https://contextualscience.org/news/adoption_of_open_science_recommendations</w:t>
      </w:r>
    </w:p>
    <w:p w14:paraId="39E596E8" w14:textId="77777777" w:rsidR="00BD49FB" w:rsidRPr="00BD49FB" w:rsidRDefault="00BD49FB" w:rsidP="00BD49FB">
      <w:pPr>
        <w:pStyle w:val="Bibliography"/>
        <w:rPr>
          <w:lang w:val="en-GB"/>
        </w:rPr>
      </w:pPr>
      <w:r w:rsidRPr="00BD49FB">
        <w:rPr>
          <w:lang w:val="en-GB"/>
        </w:rPr>
        <w:t xml:space="preserve">Vahey, N. A., Nicholson, E., &amp; Barnes-Holmes, D. (2015). A meta-analysis of criterion effects for the Implicit Relational Assessment Procedure (IRAP) in the clinical domain. </w:t>
      </w:r>
      <w:r w:rsidRPr="00BD49FB">
        <w:rPr>
          <w:i/>
          <w:iCs/>
          <w:lang w:val="en-GB"/>
        </w:rPr>
        <w:t xml:space="preserve">Journal of </w:t>
      </w:r>
      <w:proofErr w:type="spellStart"/>
      <w:r w:rsidRPr="00BD49FB">
        <w:rPr>
          <w:i/>
          <w:iCs/>
          <w:lang w:val="en-GB"/>
        </w:rPr>
        <w:t>Behavior</w:t>
      </w:r>
      <w:proofErr w:type="spellEnd"/>
      <w:r w:rsidRPr="00BD49FB">
        <w:rPr>
          <w:i/>
          <w:iCs/>
          <w:lang w:val="en-GB"/>
        </w:rPr>
        <w:t xml:space="preserve"> Therapy and Experimental Psychiatry</w:t>
      </w:r>
      <w:r w:rsidRPr="00BD49FB">
        <w:rPr>
          <w:lang w:val="en-GB"/>
        </w:rPr>
        <w:t xml:space="preserve">, </w:t>
      </w:r>
      <w:r w:rsidRPr="00BD49FB">
        <w:rPr>
          <w:i/>
          <w:iCs/>
          <w:lang w:val="en-GB"/>
        </w:rPr>
        <w:t>48</w:t>
      </w:r>
      <w:r w:rsidRPr="00BD49FB">
        <w:rPr>
          <w:lang w:val="en-GB"/>
        </w:rPr>
        <w:t>, 59–65. https://doi.org/10.1016/j.jbtep.2015.01.004</w:t>
      </w:r>
    </w:p>
    <w:p w14:paraId="37DB027F" w14:textId="77777777" w:rsidR="00BD49FB" w:rsidRPr="00BD49FB" w:rsidRDefault="00BD49FB" w:rsidP="00BD49FB">
      <w:pPr>
        <w:pStyle w:val="Bibliography"/>
        <w:rPr>
          <w:lang w:val="en-GB"/>
        </w:rPr>
      </w:pPr>
      <w:r w:rsidRPr="00BD49FB">
        <w:rPr>
          <w:lang w:val="en-GB"/>
        </w:rPr>
        <w:t xml:space="preserve">Wagenmakers, E.-J., </w:t>
      </w:r>
      <w:proofErr w:type="spellStart"/>
      <w:r w:rsidRPr="00BD49FB">
        <w:rPr>
          <w:lang w:val="en-GB"/>
        </w:rPr>
        <w:t>Wetzels</w:t>
      </w:r>
      <w:proofErr w:type="spellEnd"/>
      <w:r w:rsidRPr="00BD49FB">
        <w:rPr>
          <w:lang w:val="en-GB"/>
        </w:rPr>
        <w:t xml:space="preserve">, R., Borsboom, D., van der Maas, H. L. J., &amp; </w:t>
      </w:r>
      <w:proofErr w:type="spellStart"/>
      <w:r w:rsidRPr="00BD49FB">
        <w:rPr>
          <w:lang w:val="en-GB"/>
        </w:rPr>
        <w:t>Kievit</w:t>
      </w:r>
      <w:proofErr w:type="spellEnd"/>
      <w:r w:rsidRPr="00BD49FB">
        <w:rPr>
          <w:lang w:val="en-GB"/>
        </w:rPr>
        <w:t xml:space="preserve">, R. A. (2012). An agenda for purely confirmatory research. </w:t>
      </w:r>
      <w:r w:rsidRPr="00BD49FB">
        <w:rPr>
          <w:i/>
          <w:iCs/>
          <w:lang w:val="en-GB"/>
        </w:rPr>
        <w:t>Perspectives on Psychological Science</w:t>
      </w:r>
      <w:r w:rsidRPr="00BD49FB">
        <w:rPr>
          <w:lang w:val="en-GB"/>
        </w:rPr>
        <w:t xml:space="preserve">, </w:t>
      </w:r>
      <w:r w:rsidRPr="00BD49FB">
        <w:rPr>
          <w:i/>
          <w:iCs/>
          <w:lang w:val="en-GB"/>
        </w:rPr>
        <w:t>7</w:t>
      </w:r>
      <w:r w:rsidRPr="00BD49FB">
        <w:rPr>
          <w:lang w:val="en-GB"/>
        </w:rPr>
        <w:t>(6), 632–638. https://doi.org/10.1177/1745691612463078</w:t>
      </w:r>
    </w:p>
    <w:p w14:paraId="67FB8F29" w14:textId="77777777" w:rsidR="00BD49FB" w:rsidRPr="00BD49FB" w:rsidRDefault="00BD49FB" w:rsidP="00BD49FB">
      <w:pPr>
        <w:pStyle w:val="Bibliography"/>
        <w:rPr>
          <w:lang w:val="en-GB"/>
        </w:rPr>
      </w:pPr>
      <w:r w:rsidRPr="00BD49FB">
        <w:rPr>
          <w:lang w:val="en-GB"/>
        </w:rPr>
        <w:t xml:space="preserve">Xu, F. K., Nosek, B. A., &amp; Greenwald, A. G. (2014). Psychology data from the Race Implicit </w:t>
      </w:r>
      <w:r w:rsidRPr="00BD49FB">
        <w:rPr>
          <w:lang w:val="en-GB"/>
        </w:rPr>
        <w:lastRenderedPageBreak/>
        <w:t xml:space="preserve">Association Test on the Project Implicit Demo website. </w:t>
      </w:r>
      <w:r w:rsidRPr="00BD49FB">
        <w:rPr>
          <w:i/>
          <w:iCs/>
          <w:lang w:val="en-GB"/>
        </w:rPr>
        <w:t>Journal of Open Psychology Data</w:t>
      </w:r>
      <w:r w:rsidRPr="00BD49FB">
        <w:rPr>
          <w:lang w:val="en-GB"/>
        </w:rPr>
        <w:t xml:space="preserve">, </w:t>
      </w:r>
      <w:r w:rsidRPr="00BD49FB">
        <w:rPr>
          <w:i/>
          <w:iCs/>
          <w:lang w:val="en-GB"/>
        </w:rPr>
        <w:t>2</w:t>
      </w:r>
      <w:r w:rsidRPr="00BD49FB">
        <w:rPr>
          <w:lang w:val="en-GB"/>
        </w:rPr>
        <w:t>(1). https://doi.org/10.5334/jopd.ac</w:t>
      </w:r>
    </w:p>
    <w:p w14:paraId="3FCA1503" w14:textId="4C262040" w:rsidR="00EE78FA" w:rsidRPr="00782FBE" w:rsidRDefault="00BB2EA8" w:rsidP="00B05990">
      <w:pPr>
        <w:ind w:left="360" w:hanging="360"/>
        <w:jc w:val="left"/>
      </w:pPr>
      <w:r w:rsidRPr="00782FBE">
        <w:fldChar w:fldCharType="end"/>
      </w:r>
    </w:p>
    <w:sectPr w:rsidR="00EE78FA" w:rsidRPr="00782FBE" w:rsidSect="00071FAB">
      <w:type w:val="continuous"/>
      <w:pgSz w:w="11900" w:h="16840"/>
      <w:pgMar w:top="1440" w:right="1440" w:bottom="1440" w:left="1440" w:header="708" w:footer="501" w:gutter="0"/>
      <w:cols w:num="2" w:space="20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5369C4" w14:textId="77777777" w:rsidR="00755E82" w:rsidRDefault="00755E82" w:rsidP="00D853B4">
      <w:r>
        <w:separator/>
      </w:r>
    </w:p>
  </w:endnote>
  <w:endnote w:type="continuationSeparator" w:id="0">
    <w:p w14:paraId="5D47766D" w14:textId="77777777" w:rsidR="00755E82" w:rsidRDefault="00755E82"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A943A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D853B4">
    <w:pPr>
      <w:pStyle w:val="Footer"/>
      <w:rPr>
        <w:rStyle w:val="PageNumber"/>
      </w:rPr>
    </w:pPr>
  </w:p>
  <w:p w14:paraId="5F23D2DC" w14:textId="6D7836D2" w:rsidR="003158CF" w:rsidRDefault="003158CF" w:rsidP="00D853B4">
    <w:pPr>
      <w:pStyle w:val="Footer"/>
      <w:rPr>
        <w:rStyle w:val="PageNumber"/>
      </w:rPr>
    </w:pPr>
  </w:p>
  <w:p w14:paraId="7C5D354F" w14:textId="77777777" w:rsidR="003158CF" w:rsidRDefault="003158CF" w:rsidP="00D853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A943A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D853B4">
    <w:pPr>
      <w:pStyle w:val="Footer"/>
      <w:rPr>
        <w:rStyle w:val="PageNumber"/>
      </w:rPr>
    </w:pPr>
  </w:p>
  <w:p w14:paraId="6C11D36C" w14:textId="77777777" w:rsidR="003158CF" w:rsidRDefault="003158CF" w:rsidP="00D853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ABACD5" w14:textId="77777777" w:rsidR="00755E82" w:rsidRDefault="00755E82" w:rsidP="00D853B4">
      <w:r>
        <w:separator/>
      </w:r>
    </w:p>
  </w:footnote>
  <w:footnote w:type="continuationSeparator" w:id="0">
    <w:p w14:paraId="2E3F3AC3" w14:textId="77777777" w:rsidR="00755E82" w:rsidRDefault="00755E82" w:rsidP="00D853B4">
      <w:r>
        <w:continuationSeparator/>
      </w:r>
    </w:p>
  </w:footnote>
  <w:footnote w:id="1">
    <w:p w14:paraId="3B60F0B3" w14:textId="0C0F52DD" w:rsidR="00B22FAC" w:rsidRPr="00852E7C" w:rsidRDefault="00B22FAC" w:rsidP="0040432F">
      <w:pPr>
        <w:pStyle w:val="FootnoteText"/>
        <w:ind w:firstLine="0"/>
        <w:rPr>
          <w:lang w:val="en-IE"/>
        </w:rPr>
      </w:pPr>
      <w:r w:rsidRPr="004607F2">
        <w:rPr>
          <w:rStyle w:val="FootnoteReference"/>
        </w:rPr>
        <w:footnoteRef/>
      </w:r>
      <w:r w:rsidRPr="00852E7C">
        <w:t xml:space="preserve"> For a beginner introduction to statistical power using interactive visualizations, see Magnusson </w:t>
      </w:r>
      <w:r w:rsidRPr="00852E7C">
        <w:fldChar w:fldCharType="begin"/>
      </w:r>
      <w:r w:rsidR="004F07EA">
        <w:instrText xml:space="preserve"> ADDIN ZOTERO_ITEM CSL_CITATION {"citationID":"QAV6gSBV","properties":{"formattedCitation":"(2023)","plainCitation":"(2023)","noteIndex":1},"citationItems":[{"id":15282,"uris":["http://zotero.org/users/1687755/items/QQYDAGJM"],"itemData":{"id":15282,"type":"webpage","title":"Understanding Statistical Power and Significance Testing — an Interactive Visualization","URL":"https://rpsychologist.com/d3/nhst/","author":[{"family":"Magnusson","given":"Kristoffer"}],"accessed":{"date-parts":[["2023",1,9]]},"issued":{"date-parts":[["2023"]]}},"label":"page","suppress-author":true}],"schema":"https://github.com/citation-style-language/schema/raw/master/csl-citation.json"} </w:instrText>
      </w:r>
      <w:r w:rsidRPr="00852E7C">
        <w:fldChar w:fldCharType="separate"/>
      </w:r>
      <w:r w:rsidRPr="00852E7C">
        <w:rPr>
          <w:noProof/>
        </w:rPr>
        <w:t>(2023)</w:t>
      </w:r>
      <w:r w:rsidRPr="00852E7C">
        <w:fldChar w:fldCharType="end"/>
      </w:r>
      <w:r w:rsidRPr="00852E7C">
        <w:t xml:space="preserve">. For a seminal book-length treatment see Cohen </w:t>
      </w:r>
      <w:r w:rsidRPr="00852E7C">
        <w:fldChar w:fldCharType="begin"/>
      </w:r>
      <w:r w:rsidR="00B67B56">
        <w:instrText xml:space="preserve"> ADDIN ZOTERO_ITEM CSL_CITATION {"citationID":"ISA1T2rj","properties":{"formattedCitation":"(1977)","plainCitation":"(1977)","noteIndex":1},"citationItems":[{"id":242,"uris":["http://zotero.org/users/1687755/items/ZQS7NIFP"],"itemData":{"id":242,"type":"book","event-place":"New York","publisher":"Academic Press","publisher-place":"New York","title":"Statistical power analysis for the behavioral sciences","author":[{"family":"Cohen","given":"J"}],"issued":{"date-parts":[["1977"]]}},"label":"page","suppress-author":true}],"schema":"https://github.com/citation-style-language/schema/raw/master/csl-citation.json"} </w:instrText>
      </w:r>
      <w:r w:rsidRPr="00852E7C">
        <w:fldChar w:fldCharType="separate"/>
      </w:r>
      <w:r w:rsidR="00B67B56">
        <w:rPr>
          <w:noProof/>
        </w:rPr>
        <w:t>(1977)</w:t>
      </w:r>
      <w:r w:rsidRPr="00852E7C">
        <w:fldChar w:fldCharType="end"/>
      </w:r>
      <w:r w:rsidRPr="00852E7C">
        <w:t xml:space="preserve">. For accessible implementations of power analyses in R see the pwr package </w:t>
      </w:r>
      <w:r w:rsidRPr="00852E7C">
        <w:fldChar w:fldCharType="begin"/>
      </w:r>
      <w:r w:rsidR="004F07EA">
        <w:instrText xml:space="preserve"> ADDIN ZOTERO_ITEM CSL_CITATION {"citationID":"0ZSfAR0G","properties":{"formattedCitation":"(Champely, 2016)","plainCitation":"(Champely, 2016)","noteIndex":1},"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Pr="00852E7C">
        <w:fldChar w:fldCharType="separate"/>
      </w:r>
      <w:r w:rsidRPr="00852E7C">
        <w:rPr>
          <w:noProof/>
        </w:rPr>
        <w:t>(Champely, 2016)</w:t>
      </w:r>
      <w:r w:rsidRPr="00852E7C">
        <w:fldChar w:fldCharType="end"/>
      </w:r>
      <w:r w:rsidRPr="00852E7C">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3"/>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1098"/>
    <w:rsid w:val="000072C4"/>
    <w:rsid w:val="00007932"/>
    <w:rsid w:val="00010ED8"/>
    <w:rsid w:val="00010FAC"/>
    <w:rsid w:val="0001152D"/>
    <w:rsid w:val="00011BDE"/>
    <w:rsid w:val="00011F4F"/>
    <w:rsid w:val="00013335"/>
    <w:rsid w:val="000134E4"/>
    <w:rsid w:val="000139E1"/>
    <w:rsid w:val="00016146"/>
    <w:rsid w:val="00016CDD"/>
    <w:rsid w:val="00016DDC"/>
    <w:rsid w:val="000201BD"/>
    <w:rsid w:val="00020DCF"/>
    <w:rsid w:val="00022360"/>
    <w:rsid w:val="0002241A"/>
    <w:rsid w:val="00022AE3"/>
    <w:rsid w:val="00026827"/>
    <w:rsid w:val="00026FC3"/>
    <w:rsid w:val="000272C1"/>
    <w:rsid w:val="000277A5"/>
    <w:rsid w:val="00031DBD"/>
    <w:rsid w:val="00033D34"/>
    <w:rsid w:val="00035ACA"/>
    <w:rsid w:val="00041BA1"/>
    <w:rsid w:val="00044ED3"/>
    <w:rsid w:val="000479A1"/>
    <w:rsid w:val="0005189F"/>
    <w:rsid w:val="00053E14"/>
    <w:rsid w:val="00054899"/>
    <w:rsid w:val="00055F60"/>
    <w:rsid w:val="000569D5"/>
    <w:rsid w:val="00057705"/>
    <w:rsid w:val="0005784B"/>
    <w:rsid w:val="00057A34"/>
    <w:rsid w:val="0006248A"/>
    <w:rsid w:val="0006281D"/>
    <w:rsid w:val="00065285"/>
    <w:rsid w:val="000666DD"/>
    <w:rsid w:val="0006769A"/>
    <w:rsid w:val="0007155D"/>
    <w:rsid w:val="00071F74"/>
    <w:rsid w:val="00071FAB"/>
    <w:rsid w:val="000729B4"/>
    <w:rsid w:val="000747AA"/>
    <w:rsid w:val="00076F37"/>
    <w:rsid w:val="000806B6"/>
    <w:rsid w:val="00083611"/>
    <w:rsid w:val="000845D1"/>
    <w:rsid w:val="00084CBE"/>
    <w:rsid w:val="000850C1"/>
    <w:rsid w:val="00086603"/>
    <w:rsid w:val="00087F01"/>
    <w:rsid w:val="000937F0"/>
    <w:rsid w:val="000947FB"/>
    <w:rsid w:val="000A124C"/>
    <w:rsid w:val="000A1BAD"/>
    <w:rsid w:val="000A2B33"/>
    <w:rsid w:val="000A3BF0"/>
    <w:rsid w:val="000A5CFF"/>
    <w:rsid w:val="000A6213"/>
    <w:rsid w:val="000A665F"/>
    <w:rsid w:val="000A673D"/>
    <w:rsid w:val="000B1025"/>
    <w:rsid w:val="000B1362"/>
    <w:rsid w:val="000B1AF2"/>
    <w:rsid w:val="000B28EC"/>
    <w:rsid w:val="000B3720"/>
    <w:rsid w:val="000B3D9F"/>
    <w:rsid w:val="000B4124"/>
    <w:rsid w:val="000B4132"/>
    <w:rsid w:val="000B52CE"/>
    <w:rsid w:val="000B6872"/>
    <w:rsid w:val="000C063D"/>
    <w:rsid w:val="000C1B07"/>
    <w:rsid w:val="000C1E42"/>
    <w:rsid w:val="000C25EC"/>
    <w:rsid w:val="000C26DE"/>
    <w:rsid w:val="000C3185"/>
    <w:rsid w:val="000C6B74"/>
    <w:rsid w:val="000D307E"/>
    <w:rsid w:val="000D3A9D"/>
    <w:rsid w:val="000D4DA7"/>
    <w:rsid w:val="000E0783"/>
    <w:rsid w:val="000E12C4"/>
    <w:rsid w:val="000E2C5B"/>
    <w:rsid w:val="000E3B4A"/>
    <w:rsid w:val="000E47FE"/>
    <w:rsid w:val="000E499B"/>
    <w:rsid w:val="000E513E"/>
    <w:rsid w:val="000E6810"/>
    <w:rsid w:val="000F1E7C"/>
    <w:rsid w:val="000F312F"/>
    <w:rsid w:val="000F3B5B"/>
    <w:rsid w:val="000F4F6C"/>
    <w:rsid w:val="000F5EE7"/>
    <w:rsid w:val="000F702E"/>
    <w:rsid w:val="000F74C8"/>
    <w:rsid w:val="000F7CCD"/>
    <w:rsid w:val="000F7E5C"/>
    <w:rsid w:val="00100A07"/>
    <w:rsid w:val="00102F54"/>
    <w:rsid w:val="00104399"/>
    <w:rsid w:val="0011072E"/>
    <w:rsid w:val="00110DD8"/>
    <w:rsid w:val="00112EEC"/>
    <w:rsid w:val="00113D92"/>
    <w:rsid w:val="00117FD6"/>
    <w:rsid w:val="00121A68"/>
    <w:rsid w:val="00123A24"/>
    <w:rsid w:val="00123DE7"/>
    <w:rsid w:val="00125F47"/>
    <w:rsid w:val="001261C9"/>
    <w:rsid w:val="00127434"/>
    <w:rsid w:val="00127D22"/>
    <w:rsid w:val="00130157"/>
    <w:rsid w:val="0013147F"/>
    <w:rsid w:val="00132633"/>
    <w:rsid w:val="00133DB6"/>
    <w:rsid w:val="00135D58"/>
    <w:rsid w:val="00140CC4"/>
    <w:rsid w:val="00140DDA"/>
    <w:rsid w:val="00142056"/>
    <w:rsid w:val="00142176"/>
    <w:rsid w:val="00143264"/>
    <w:rsid w:val="00145D81"/>
    <w:rsid w:val="00147334"/>
    <w:rsid w:val="00153AB9"/>
    <w:rsid w:val="0015545E"/>
    <w:rsid w:val="0015647E"/>
    <w:rsid w:val="001571A8"/>
    <w:rsid w:val="00157EA7"/>
    <w:rsid w:val="00161E1F"/>
    <w:rsid w:val="0017209D"/>
    <w:rsid w:val="001758D6"/>
    <w:rsid w:val="00175C0D"/>
    <w:rsid w:val="00177C90"/>
    <w:rsid w:val="00180281"/>
    <w:rsid w:val="00182942"/>
    <w:rsid w:val="00183D0A"/>
    <w:rsid w:val="0018606F"/>
    <w:rsid w:val="0018759D"/>
    <w:rsid w:val="00192F5F"/>
    <w:rsid w:val="001937E2"/>
    <w:rsid w:val="00194256"/>
    <w:rsid w:val="00195DEC"/>
    <w:rsid w:val="00197708"/>
    <w:rsid w:val="00197D7F"/>
    <w:rsid w:val="001A0E61"/>
    <w:rsid w:val="001A1B82"/>
    <w:rsid w:val="001A3262"/>
    <w:rsid w:val="001A41C8"/>
    <w:rsid w:val="001A4985"/>
    <w:rsid w:val="001B028C"/>
    <w:rsid w:val="001B0C3D"/>
    <w:rsid w:val="001B0EAC"/>
    <w:rsid w:val="001B2D17"/>
    <w:rsid w:val="001B469C"/>
    <w:rsid w:val="001B6B60"/>
    <w:rsid w:val="001B7A2A"/>
    <w:rsid w:val="001C1689"/>
    <w:rsid w:val="001D1B8C"/>
    <w:rsid w:val="001D2EA1"/>
    <w:rsid w:val="001D3CE5"/>
    <w:rsid w:val="001D5D3C"/>
    <w:rsid w:val="001D5D94"/>
    <w:rsid w:val="001D73A1"/>
    <w:rsid w:val="001E0E75"/>
    <w:rsid w:val="001E18EB"/>
    <w:rsid w:val="001E2BCA"/>
    <w:rsid w:val="001E2C61"/>
    <w:rsid w:val="001E683C"/>
    <w:rsid w:val="001E75A0"/>
    <w:rsid w:val="001E7872"/>
    <w:rsid w:val="001F0EED"/>
    <w:rsid w:val="001F1627"/>
    <w:rsid w:val="001F2131"/>
    <w:rsid w:val="001F359B"/>
    <w:rsid w:val="001F3B56"/>
    <w:rsid w:val="001F452A"/>
    <w:rsid w:val="001F54FA"/>
    <w:rsid w:val="001F5B80"/>
    <w:rsid w:val="001F6A9B"/>
    <w:rsid w:val="001F6AF0"/>
    <w:rsid w:val="00200FF5"/>
    <w:rsid w:val="002016A3"/>
    <w:rsid w:val="002022E1"/>
    <w:rsid w:val="0020431A"/>
    <w:rsid w:val="002051BB"/>
    <w:rsid w:val="0020735C"/>
    <w:rsid w:val="00207B80"/>
    <w:rsid w:val="00207CAA"/>
    <w:rsid w:val="00210112"/>
    <w:rsid w:val="002117CC"/>
    <w:rsid w:val="00211EA5"/>
    <w:rsid w:val="00214E01"/>
    <w:rsid w:val="00216520"/>
    <w:rsid w:val="00220E6D"/>
    <w:rsid w:val="00222865"/>
    <w:rsid w:val="00222A0E"/>
    <w:rsid w:val="002249D7"/>
    <w:rsid w:val="00224F33"/>
    <w:rsid w:val="002252FD"/>
    <w:rsid w:val="00230107"/>
    <w:rsid w:val="00230B9C"/>
    <w:rsid w:val="00233C8A"/>
    <w:rsid w:val="00235924"/>
    <w:rsid w:val="00236A86"/>
    <w:rsid w:val="00236D73"/>
    <w:rsid w:val="00244AE6"/>
    <w:rsid w:val="0024580C"/>
    <w:rsid w:val="00245F45"/>
    <w:rsid w:val="00245F7A"/>
    <w:rsid w:val="0024773C"/>
    <w:rsid w:val="00247DF4"/>
    <w:rsid w:val="00250991"/>
    <w:rsid w:val="002526BA"/>
    <w:rsid w:val="00253101"/>
    <w:rsid w:val="002540D8"/>
    <w:rsid w:val="002541CF"/>
    <w:rsid w:val="002543EC"/>
    <w:rsid w:val="00255097"/>
    <w:rsid w:val="00255D85"/>
    <w:rsid w:val="002578D2"/>
    <w:rsid w:val="00257B34"/>
    <w:rsid w:val="00260350"/>
    <w:rsid w:val="00264FE8"/>
    <w:rsid w:val="00266D45"/>
    <w:rsid w:val="0027566B"/>
    <w:rsid w:val="00275724"/>
    <w:rsid w:val="00277730"/>
    <w:rsid w:val="00277B84"/>
    <w:rsid w:val="002832DE"/>
    <w:rsid w:val="002850E5"/>
    <w:rsid w:val="00285AF5"/>
    <w:rsid w:val="00290D4E"/>
    <w:rsid w:val="00291589"/>
    <w:rsid w:val="00292896"/>
    <w:rsid w:val="002939BF"/>
    <w:rsid w:val="0029533B"/>
    <w:rsid w:val="00296ECE"/>
    <w:rsid w:val="00297769"/>
    <w:rsid w:val="002A0A97"/>
    <w:rsid w:val="002A0BB0"/>
    <w:rsid w:val="002A1A80"/>
    <w:rsid w:val="002A1F79"/>
    <w:rsid w:val="002A24F5"/>
    <w:rsid w:val="002A286D"/>
    <w:rsid w:val="002A2F96"/>
    <w:rsid w:val="002A30CB"/>
    <w:rsid w:val="002A389C"/>
    <w:rsid w:val="002A396E"/>
    <w:rsid w:val="002A3BB5"/>
    <w:rsid w:val="002A4290"/>
    <w:rsid w:val="002B10DE"/>
    <w:rsid w:val="002B1C56"/>
    <w:rsid w:val="002B1D09"/>
    <w:rsid w:val="002C2502"/>
    <w:rsid w:val="002C2E48"/>
    <w:rsid w:val="002C3DE5"/>
    <w:rsid w:val="002C5E63"/>
    <w:rsid w:val="002C6745"/>
    <w:rsid w:val="002D2C55"/>
    <w:rsid w:val="002D47FC"/>
    <w:rsid w:val="002D5256"/>
    <w:rsid w:val="002D5C7E"/>
    <w:rsid w:val="002D6B72"/>
    <w:rsid w:val="002D781D"/>
    <w:rsid w:val="002D7C17"/>
    <w:rsid w:val="002E0C5C"/>
    <w:rsid w:val="002E181A"/>
    <w:rsid w:val="002E276D"/>
    <w:rsid w:val="002E2D36"/>
    <w:rsid w:val="002F05E9"/>
    <w:rsid w:val="002F0A66"/>
    <w:rsid w:val="002F0CB5"/>
    <w:rsid w:val="002F0D78"/>
    <w:rsid w:val="002F1D24"/>
    <w:rsid w:val="002F41DE"/>
    <w:rsid w:val="002F47DF"/>
    <w:rsid w:val="002F5822"/>
    <w:rsid w:val="00300437"/>
    <w:rsid w:val="00300B3F"/>
    <w:rsid w:val="00300EE4"/>
    <w:rsid w:val="00301C15"/>
    <w:rsid w:val="003027B4"/>
    <w:rsid w:val="00303BB1"/>
    <w:rsid w:val="00303D1C"/>
    <w:rsid w:val="00304A9D"/>
    <w:rsid w:val="00306094"/>
    <w:rsid w:val="00306F7D"/>
    <w:rsid w:val="00307E0A"/>
    <w:rsid w:val="00312087"/>
    <w:rsid w:val="003158CF"/>
    <w:rsid w:val="00316AA9"/>
    <w:rsid w:val="00317588"/>
    <w:rsid w:val="00317E01"/>
    <w:rsid w:val="00317EDF"/>
    <w:rsid w:val="00320145"/>
    <w:rsid w:val="00320692"/>
    <w:rsid w:val="00321EA9"/>
    <w:rsid w:val="003222FD"/>
    <w:rsid w:val="00323593"/>
    <w:rsid w:val="0032644B"/>
    <w:rsid w:val="00326DC5"/>
    <w:rsid w:val="00327AA9"/>
    <w:rsid w:val="00330C00"/>
    <w:rsid w:val="003311E0"/>
    <w:rsid w:val="00332F7F"/>
    <w:rsid w:val="00334440"/>
    <w:rsid w:val="00336CB6"/>
    <w:rsid w:val="003376B1"/>
    <w:rsid w:val="00341B36"/>
    <w:rsid w:val="00342F8D"/>
    <w:rsid w:val="00343A79"/>
    <w:rsid w:val="0034445E"/>
    <w:rsid w:val="00344675"/>
    <w:rsid w:val="00345641"/>
    <w:rsid w:val="00346871"/>
    <w:rsid w:val="00346FD4"/>
    <w:rsid w:val="00353B4D"/>
    <w:rsid w:val="00355514"/>
    <w:rsid w:val="00356CC1"/>
    <w:rsid w:val="00357841"/>
    <w:rsid w:val="00362712"/>
    <w:rsid w:val="003648E8"/>
    <w:rsid w:val="003661B7"/>
    <w:rsid w:val="00367093"/>
    <w:rsid w:val="00367AA7"/>
    <w:rsid w:val="0037269A"/>
    <w:rsid w:val="0037349C"/>
    <w:rsid w:val="0037362C"/>
    <w:rsid w:val="003741A9"/>
    <w:rsid w:val="00374310"/>
    <w:rsid w:val="00376181"/>
    <w:rsid w:val="00377326"/>
    <w:rsid w:val="00380D7D"/>
    <w:rsid w:val="0038475D"/>
    <w:rsid w:val="00386A5C"/>
    <w:rsid w:val="00390D5C"/>
    <w:rsid w:val="00391271"/>
    <w:rsid w:val="00393C40"/>
    <w:rsid w:val="00394235"/>
    <w:rsid w:val="00396130"/>
    <w:rsid w:val="003A0BBF"/>
    <w:rsid w:val="003A1883"/>
    <w:rsid w:val="003A280D"/>
    <w:rsid w:val="003A49F2"/>
    <w:rsid w:val="003A5838"/>
    <w:rsid w:val="003A67F3"/>
    <w:rsid w:val="003A7854"/>
    <w:rsid w:val="003A7926"/>
    <w:rsid w:val="003B1260"/>
    <w:rsid w:val="003B1559"/>
    <w:rsid w:val="003B1605"/>
    <w:rsid w:val="003B203A"/>
    <w:rsid w:val="003B4377"/>
    <w:rsid w:val="003B4E79"/>
    <w:rsid w:val="003B5C16"/>
    <w:rsid w:val="003B726F"/>
    <w:rsid w:val="003B7595"/>
    <w:rsid w:val="003C08EE"/>
    <w:rsid w:val="003C0D82"/>
    <w:rsid w:val="003C2551"/>
    <w:rsid w:val="003C2E30"/>
    <w:rsid w:val="003C33F9"/>
    <w:rsid w:val="003C74A6"/>
    <w:rsid w:val="003C7638"/>
    <w:rsid w:val="003C7B30"/>
    <w:rsid w:val="003D11C3"/>
    <w:rsid w:val="003D257E"/>
    <w:rsid w:val="003D31C8"/>
    <w:rsid w:val="003D37CA"/>
    <w:rsid w:val="003D47A1"/>
    <w:rsid w:val="003D4AFE"/>
    <w:rsid w:val="003D5FD0"/>
    <w:rsid w:val="003D7204"/>
    <w:rsid w:val="003E1AA6"/>
    <w:rsid w:val="003E313B"/>
    <w:rsid w:val="003E3C05"/>
    <w:rsid w:val="003E4A85"/>
    <w:rsid w:val="003E59EA"/>
    <w:rsid w:val="003F039D"/>
    <w:rsid w:val="003F265C"/>
    <w:rsid w:val="003F3A7A"/>
    <w:rsid w:val="003F3FED"/>
    <w:rsid w:val="003F426C"/>
    <w:rsid w:val="003F4AB7"/>
    <w:rsid w:val="003F51B8"/>
    <w:rsid w:val="003F5746"/>
    <w:rsid w:val="003F75C4"/>
    <w:rsid w:val="004003B9"/>
    <w:rsid w:val="00401239"/>
    <w:rsid w:val="00402736"/>
    <w:rsid w:val="0040432F"/>
    <w:rsid w:val="004050FE"/>
    <w:rsid w:val="004054A3"/>
    <w:rsid w:val="00406310"/>
    <w:rsid w:val="00411861"/>
    <w:rsid w:val="00414C0A"/>
    <w:rsid w:val="004150EC"/>
    <w:rsid w:val="00420C90"/>
    <w:rsid w:val="00420F09"/>
    <w:rsid w:val="0042317F"/>
    <w:rsid w:val="0042369B"/>
    <w:rsid w:val="0042414D"/>
    <w:rsid w:val="004265EC"/>
    <w:rsid w:val="004268C5"/>
    <w:rsid w:val="00434862"/>
    <w:rsid w:val="004358E2"/>
    <w:rsid w:val="00436EAB"/>
    <w:rsid w:val="00441595"/>
    <w:rsid w:val="00442700"/>
    <w:rsid w:val="00443BF7"/>
    <w:rsid w:val="00445588"/>
    <w:rsid w:val="00450A44"/>
    <w:rsid w:val="00451BBB"/>
    <w:rsid w:val="004522FE"/>
    <w:rsid w:val="00453169"/>
    <w:rsid w:val="0045443D"/>
    <w:rsid w:val="00455F83"/>
    <w:rsid w:val="00456432"/>
    <w:rsid w:val="0045665A"/>
    <w:rsid w:val="00456858"/>
    <w:rsid w:val="00456DB0"/>
    <w:rsid w:val="00457F7C"/>
    <w:rsid w:val="00457FF8"/>
    <w:rsid w:val="004607F2"/>
    <w:rsid w:val="00462A75"/>
    <w:rsid w:val="004634BA"/>
    <w:rsid w:val="00463865"/>
    <w:rsid w:val="0046485B"/>
    <w:rsid w:val="00464981"/>
    <w:rsid w:val="004652CA"/>
    <w:rsid w:val="00465A1B"/>
    <w:rsid w:val="00466628"/>
    <w:rsid w:val="0046695D"/>
    <w:rsid w:val="00467109"/>
    <w:rsid w:val="004703FA"/>
    <w:rsid w:val="004705B1"/>
    <w:rsid w:val="004710E4"/>
    <w:rsid w:val="00471407"/>
    <w:rsid w:val="004725D9"/>
    <w:rsid w:val="00472AEA"/>
    <w:rsid w:val="00472F4E"/>
    <w:rsid w:val="00477341"/>
    <w:rsid w:val="0048072D"/>
    <w:rsid w:val="004807E0"/>
    <w:rsid w:val="00481142"/>
    <w:rsid w:val="00482363"/>
    <w:rsid w:val="00483C92"/>
    <w:rsid w:val="00483C98"/>
    <w:rsid w:val="004862D6"/>
    <w:rsid w:val="00490378"/>
    <w:rsid w:val="00490A2B"/>
    <w:rsid w:val="00492C6B"/>
    <w:rsid w:val="00494581"/>
    <w:rsid w:val="00495A43"/>
    <w:rsid w:val="004965A6"/>
    <w:rsid w:val="004A079A"/>
    <w:rsid w:val="004A0D00"/>
    <w:rsid w:val="004A3471"/>
    <w:rsid w:val="004A697D"/>
    <w:rsid w:val="004A6CC9"/>
    <w:rsid w:val="004A748E"/>
    <w:rsid w:val="004A78A5"/>
    <w:rsid w:val="004A7FF5"/>
    <w:rsid w:val="004B3262"/>
    <w:rsid w:val="004B5A7D"/>
    <w:rsid w:val="004B7FA7"/>
    <w:rsid w:val="004C2649"/>
    <w:rsid w:val="004C2B8A"/>
    <w:rsid w:val="004C5329"/>
    <w:rsid w:val="004C5719"/>
    <w:rsid w:val="004C6922"/>
    <w:rsid w:val="004C75B2"/>
    <w:rsid w:val="004D174C"/>
    <w:rsid w:val="004D17FF"/>
    <w:rsid w:val="004D2800"/>
    <w:rsid w:val="004D2AF4"/>
    <w:rsid w:val="004D2E30"/>
    <w:rsid w:val="004D394D"/>
    <w:rsid w:val="004D3CF5"/>
    <w:rsid w:val="004D43DD"/>
    <w:rsid w:val="004D536C"/>
    <w:rsid w:val="004D5A5C"/>
    <w:rsid w:val="004D5CC4"/>
    <w:rsid w:val="004E2739"/>
    <w:rsid w:val="004E2917"/>
    <w:rsid w:val="004E38C1"/>
    <w:rsid w:val="004E7F8D"/>
    <w:rsid w:val="004F004F"/>
    <w:rsid w:val="004F07EA"/>
    <w:rsid w:val="004F0BC1"/>
    <w:rsid w:val="004F1C93"/>
    <w:rsid w:val="004F23F5"/>
    <w:rsid w:val="004F293F"/>
    <w:rsid w:val="004F2CCF"/>
    <w:rsid w:val="004F528E"/>
    <w:rsid w:val="004F5A41"/>
    <w:rsid w:val="004F6EC8"/>
    <w:rsid w:val="005005D5"/>
    <w:rsid w:val="00504196"/>
    <w:rsid w:val="0050428F"/>
    <w:rsid w:val="00504B49"/>
    <w:rsid w:val="00505BD9"/>
    <w:rsid w:val="005077D0"/>
    <w:rsid w:val="005100B9"/>
    <w:rsid w:val="00511F40"/>
    <w:rsid w:val="005122CA"/>
    <w:rsid w:val="00513102"/>
    <w:rsid w:val="0051635D"/>
    <w:rsid w:val="00520BDA"/>
    <w:rsid w:val="00520FDD"/>
    <w:rsid w:val="00523D44"/>
    <w:rsid w:val="00524B96"/>
    <w:rsid w:val="00524D29"/>
    <w:rsid w:val="0052566E"/>
    <w:rsid w:val="00525D9D"/>
    <w:rsid w:val="005310C3"/>
    <w:rsid w:val="00536315"/>
    <w:rsid w:val="005364CC"/>
    <w:rsid w:val="00540196"/>
    <w:rsid w:val="005404A2"/>
    <w:rsid w:val="005411B3"/>
    <w:rsid w:val="00541647"/>
    <w:rsid w:val="00543078"/>
    <w:rsid w:val="0054347D"/>
    <w:rsid w:val="00546E8F"/>
    <w:rsid w:val="00547CAE"/>
    <w:rsid w:val="00547DBD"/>
    <w:rsid w:val="00552222"/>
    <w:rsid w:val="00553347"/>
    <w:rsid w:val="00554ECA"/>
    <w:rsid w:val="005556F1"/>
    <w:rsid w:val="0056086B"/>
    <w:rsid w:val="00561853"/>
    <w:rsid w:val="00562581"/>
    <w:rsid w:val="005629C1"/>
    <w:rsid w:val="00564D72"/>
    <w:rsid w:val="0056653F"/>
    <w:rsid w:val="00570F3F"/>
    <w:rsid w:val="00572003"/>
    <w:rsid w:val="00572554"/>
    <w:rsid w:val="00575583"/>
    <w:rsid w:val="005822A4"/>
    <w:rsid w:val="005836B4"/>
    <w:rsid w:val="00584103"/>
    <w:rsid w:val="005842EA"/>
    <w:rsid w:val="00590D6E"/>
    <w:rsid w:val="005914C0"/>
    <w:rsid w:val="005938A0"/>
    <w:rsid w:val="00593FD8"/>
    <w:rsid w:val="005A1C9D"/>
    <w:rsid w:val="005A4DDB"/>
    <w:rsid w:val="005A5461"/>
    <w:rsid w:val="005A5932"/>
    <w:rsid w:val="005A73E5"/>
    <w:rsid w:val="005A7C2C"/>
    <w:rsid w:val="005B0362"/>
    <w:rsid w:val="005B5E05"/>
    <w:rsid w:val="005C1621"/>
    <w:rsid w:val="005C2CDE"/>
    <w:rsid w:val="005C35BF"/>
    <w:rsid w:val="005C36B7"/>
    <w:rsid w:val="005C3AA0"/>
    <w:rsid w:val="005C400E"/>
    <w:rsid w:val="005C54BC"/>
    <w:rsid w:val="005D0800"/>
    <w:rsid w:val="005D15EA"/>
    <w:rsid w:val="005D1886"/>
    <w:rsid w:val="005D5204"/>
    <w:rsid w:val="005E0395"/>
    <w:rsid w:val="005E0A20"/>
    <w:rsid w:val="005E0FFB"/>
    <w:rsid w:val="005E21B6"/>
    <w:rsid w:val="005E2FC3"/>
    <w:rsid w:val="005E51D1"/>
    <w:rsid w:val="005E5317"/>
    <w:rsid w:val="005E59CA"/>
    <w:rsid w:val="005E5F99"/>
    <w:rsid w:val="005F3299"/>
    <w:rsid w:val="005F3CA5"/>
    <w:rsid w:val="006012D5"/>
    <w:rsid w:val="006029D8"/>
    <w:rsid w:val="00602E43"/>
    <w:rsid w:val="0060353C"/>
    <w:rsid w:val="0060721D"/>
    <w:rsid w:val="00607E33"/>
    <w:rsid w:val="00607F07"/>
    <w:rsid w:val="006113E7"/>
    <w:rsid w:val="00613F4B"/>
    <w:rsid w:val="006160E6"/>
    <w:rsid w:val="00616B68"/>
    <w:rsid w:val="00616CAA"/>
    <w:rsid w:val="00621922"/>
    <w:rsid w:val="00624581"/>
    <w:rsid w:val="00624641"/>
    <w:rsid w:val="00625698"/>
    <w:rsid w:val="006273A3"/>
    <w:rsid w:val="00627EE4"/>
    <w:rsid w:val="00630DDD"/>
    <w:rsid w:val="006323BD"/>
    <w:rsid w:val="00633005"/>
    <w:rsid w:val="006331E7"/>
    <w:rsid w:val="00633F28"/>
    <w:rsid w:val="00635A0B"/>
    <w:rsid w:val="006368D8"/>
    <w:rsid w:val="00641F9D"/>
    <w:rsid w:val="006427EC"/>
    <w:rsid w:val="006433FF"/>
    <w:rsid w:val="006437F6"/>
    <w:rsid w:val="006439D0"/>
    <w:rsid w:val="00643FC4"/>
    <w:rsid w:val="00644282"/>
    <w:rsid w:val="00646B65"/>
    <w:rsid w:val="00646D64"/>
    <w:rsid w:val="00647E79"/>
    <w:rsid w:val="00650A08"/>
    <w:rsid w:val="0065112A"/>
    <w:rsid w:val="006513D8"/>
    <w:rsid w:val="00652F45"/>
    <w:rsid w:val="00653677"/>
    <w:rsid w:val="00654B67"/>
    <w:rsid w:val="00656A71"/>
    <w:rsid w:val="00656C10"/>
    <w:rsid w:val="00657E27"/>
    <w:rsid w:val="00660C03"/>
    <w:rsid w:val="006615BA"/>
    <w:rsid w:val="006617FA"/>
    <w:rsid w:val="006623B6"/>
    <w:rsid w:val="00663032"/>
    <w:rsid w:val="00664AF0"/>
    <w:rsid w:val="006653FF"/>
    <w:rsid w:val="006665AE"/>
    <w:rsid w:val="00666D93"/>
    <w:rsid w:val="00667140"/>
    <w:rsid w:val="00670156"/>
    <w:rsid w:val="006708FE"/>
    <w:rsid w:val="00670B4F"/>
    <w:rsid w:val="00670D74"/>
    <w:rsid w:val="0067120C"/>
    <w:rsid w:val="00676C7F"/>
    <w:rsid w:val="00677E3B"/>
    <w:rsid w:val="00677EF0"/>
    <w:rsid w:val="006816BE"/>
    <w:rsid w:val="00681923"/>
    <w:rsid w:val="0068222C"/>
    <w:rsid w:val="00682CC7"/>
    <w:rsid w:val="006831DC"/>
    <w:rsid w:val="00683D10"/>
    <w:rsid w:val="00684594"/>
    <w:rsid w:val="006848D7"/>
    <w:rsid w:val="006859B2"/>
    <w:rsid w:val="00686493"/>
    <w:rsid w:val="00686887"/>
    <w:rsid w:val="0068762C"/>
    <w:rsid w:val="00687EA5"/>
    <w:rsid w:val="0069060B"/>
    <w:rsid w:val="006908AE"/>
    <w:rsid w:val="00692B75"/>
    <w:rsid w:val="00692BDA"/>
    <w:rsid w:val="006940E9"/>
    <w:rsid w:val="00697E65"/>
    <w:rsid w:val="006A0566"/>
    <w:rsid w:val="006A0D5F"/>
    <w:rsid w:val="006A254E"/>
    <w:rsid w:val="006A6277"/>
    <w:rsid w:val="006A68B6"/>
    <w:rsid w:val="006A7CE7"/>
    <w:rsid w:val="006B3DF9"/>
    <w:rsid w:val="006B4E43"/>
    <w:rsid w:val="006B55C0"/>
    <w:rsid w:val="006B5975"/>
    <w:rsid w:val="006B5DE5"/>
    <w:rsid w:val="006B62D4"/>
    <w:rsid w:val="006B681D"/>
    <w:rsid w:val="006C06BA"/>
    <w:rsid w:val="006C0A1A"/>
    <w:rsid w:val="006C4C5D"/>
    <w:rsid w:val="006C6A95"/>
    <w:rsid w:val="006C72E3"/>
    <w:rsid w:val="006C757A"/>
    <w:rsid w:val="006C7818"/>
    <w:rsid w:val="006D1CB6"/>
    <w:rsid w:val="006D1FC3"/>
    <w:rsid w:val="006D7830"/>
    <w:rsid w:val="006E0600"/>
    <w:rsid w:val="006E064B"/>
    <w:rsid w:val="006E11DD"/>
    <w:rsid w:val="006E133E"/>
    <w:rsid w:val="006E1F2D"/>
    <w:rsid w:val="006E22CF"/>
    <w:rsid w:val="006E24C7"/>
    <w:rsid w:val="006E4762"/>
    <w:rsid w:val="006E4F2D"/>
    <w:rsid w:val="006E767A"/>
    <w:rsid w:val="006F1611"/>
    <w:rsid w:val="006F43B2"/>
    <w:rsid w:val="006F53E7"/>
    <w:rsid w:val="006F69B2"/>
    <w:rsid w:val="00701E7E"/>
    <w:rsid w:val="0070296B"/>
    <w:rsid w:val="00705DD8"/>
    <w:rsid w:val="00706292"/>
    <w:rsid w:val="00707918"/>
    <w:rsid w:val="00710C62"/>
    <w:rsid w:val="0071101A"/>
    <w:rsid w:val="00712295"/>
    <w:rsid w:val="00713746"/>
    <w:rsid w:val="00716592"/>
    <w:rsid w:val="00716DBE"/>
    <w:rsid w:val="00717044"/>
    <w:rsid w:val="00720737"/>
    <w:rsid w:val="00721BE3"/>
    <w:rsid w:val="007224E3"/>
    <w:rsid w:val="00722AEF"/>
    <w:rsid w:val="007242D4"/>
    <w:rsid w:val="00725346"/>
    <w:rsid w:val="00725785"/>
    <w:rsid w:val="00730E5E"/>
    <w:rsid w:val="0073110F"/>
    <w:rsid w:val="00731B8A"/>
    <w:rsid w:val="00731C6A"/>
    <w:rsid w:val="0073247A"/>
    <w:rsid w:val="00734BD5"/>
    <w:rsid w:val="00737484"/>
    <w:rsid w:val="00737545"/>
    <w:rsid w:val="00742143"/>
    <w:rsid w:val="0074330B"/>
    <w:rsid w:val="00743931"/>
    <w:rsid w:val="007440F3"/>
    <w:rsid w:val="007443E3"/>
    <w:rsid w:val="00744AD0"/>
    <w:rsid w:val="00745B2B"/>
    <w:rsid w:val="0074637A"/>
    <w:rsid w:val="007508F6"/>
    <w:rsid w:val="00750E82"/>
    <w:rsid w:val="00751479"/>
    <w:rsid w:val="00751CF7"/>
    <w:rsid w:val="00754A6B"/>
    <w:rsid w:val="00755D10"/>
    <w:rsid w:val="00755E82"/>
    <w:rsid w:val="00755F41"/>
    <w:rsid w:val="00756CBB"/>
    <w:rsid w:val="00757BB3"/>
    <w:rsid w:val="00760327"/>
    <w:rsid w:val="0076065F"/>
    <w:rsid w:val="00760708"/>
    <w:rsid w:val="007623D7"/>
    <w:rsid w:val="007628DB"/>
    <w:rsid w:val="00762BA9"/>
    <w:rsid w:val="007636D5"/>
    <w:rsid w:val="007647C9"/>
    <w:rsid w:val="0076757B"/>
    <w:rsid w:val="00767C64"/>
    <w:rsid w:val="00770193"/>
    <w:rsid w:val="00770D8F"/>
    <w:rsid w:val="00771A24"/>
    <w:rsid w:val="00772973"/>
    <w:rsid w:val="00772CCC"/>
    <w:rsid w:val="00773915"/>
    <w:rsid w:val="007739DB"/>
    <w:rsid w:val="007748D8"/>
    <w:rsid w:val="00774A7D"/>
    <w:rsid w:val="007804BD"/>
    <w:rsid w:val="00780DBC"/>
    <w:rsid w:val="00782F88"/>
    <w:rsid w:val="00782FBE"/>
    <w:rsid w:val="00784C2E"/>
    <w:rsid w:val="007852B1"/>
    <w:rsid w:val="007854E9"/>
    <w:rsid w:val="007906FB"/>
    <w:rsid w:val="00790CD8"/>
    <w:rsid w:val="00791E81"/>
    <w:rsid w:val="00792A28"/>
    <w:rsid w:val="007932F0"/>
    <w:rsid w:val="00794EF6"/>
    <w:rsid w:val="007951ED"/>
    <w:rsid w:val="007952F9"/>
    <w:rsid w:val="00795415"/>
    <w:rsid w:val="00795CBE"/>
    <w:rsid w:val="00797ADA"/>
    <w:rsid w:val="007A0978"/>
    <w:rsid w:val="007A2B53"/>
    <w:rsid w:val="007A3974"/>
    <w:rsid w:val="007A3B18"/>
    <w:rsid w:val="007A71C9"/>
    <w:rsid w:val="007A7F51"/>
    <w:rsid w:val="007B1AC0"/>
    <w:rsid w:val="007B5438"/>
    <w:rsid w:val="007B66D2"/>
    <w:rsid w:val="007B6873"/>
    <w:rsid w:val="007C18F7"/>
    <w:rsid w:val="007C2242"/>
    <w:rsid w:val="007C3363"/>
    <w:rsid w:val="007C7C55"/>
    <w:rsid w:val="007D12EC"/>
    <w:rsid w:val="007D1792"/>
    <w:rsid w:val="007D26D1"/>
    <w:rsid w:val="007D2C2D"/>
    <w:rsid w:val="007D3529"/>
    <w:rsid w:val="007D35E9"/>
    <w:rsid w:val="007D3D78"/>
    <w:rsid w:val="007D4C30"/>
    <w:rsid w:val="007D7B55"/>
    <w:rsid w:val="007D7E06"/>
    <w:rsid w:val="007E134C"/>
    <w:rsid w:val="007E3A2A"/>
    <w:rsid w:val="007E45CF"/>
    <w:rsid w:val="007E5C84"/>
    <w:rsid w:val="007E6C7F"/>
    <w:rsid w:val="007F282E"/>
    <w:rsid w:val="007F3102"/>
    <w:rsid w:val="008018A7"/>
    <w:rsid w:val="00803C40"/>
    <w:rsid w:val="00803F62"/>
    <w:rsid w:val="00804AD8"/>
    <w:rsid w:val="008057FB"/>
    <w:rsid w:val="00805D5C"/>
    <w:rsid w:val="00806363"/>
    <w:rsid w:val="00806A7E"/>
    <w:rsid w:val="008070BD"/>
    <w:rsid w:val="00807FDB"/>
    <w:rsid w:val="00810D51"/>
    <w:rsid w:val="00811A0E"/>
    <w:rsid w:val="00813E7A"/>
    <w:rsid w:val="00815A94"/>
    <w:rsid w:val="00815C6D"/>
    <w:rsid w:val="00816FE8"/>
    <w:rsid w:val="00820C6F"/>
    <w:rsid w:val="00820C9C"/>
    <w:rsid w:val="00820EC6"/>
    <w:rsid w:val="00821CCF"/>
    <w:rsid w:val="00822F4D"/>
    <w:rsid w:val="00824C2F"/>
    <w:rsid w:val="00826991"/>
    <w:rsid w:val="00827885"/>
    <w:rsid w:val="00833A8A"/>
    <w:rsid w:val="00833AC0"/>
    <w:rsid w:val="00833FAD"/>
    <w:rsid w:val="008374CF"/>
    <w:rsid w:val="00840137"/>
    <w:rsid w:val="00841FE4"/>
    <w:rsid w:val="008437C9"/>
    <w:rsid w:val="008438BF"/>
    <w:rsid w:val="00843D3A"/>
    <w:rsid w:val="00843FF8"/>
    <w:rsid w:val="00845E48"/>
    <w:rsid w:val="0084614D"/>
    <w:rsid w:val="00852484"/>
    <w:rsid w:val="00852ACF"/>
    <w:rsid w:val="00852E7C"/>
    <w:rsid w:val="0085480B"/>
    <w:rsid w:val="00854AFC"/>
    <w:rsid w:val="00854C6D"/>
    <w:rsid w:val="00860300"/>
    <w:rsid w:val="00860F42"/>
    <w:rsid w:val="00863E68"/>
    <w:rsid w:val="00863FE8"/>
    <w:rsid w:val="008666DE"/>
    <w:rsid w:val="00867AC9"/>
    <w:rsid w:val="0087008A"/>
    <w:rsid w:val="00870ABC"/>
    <w:rsid w:val="00872BB1"/>
    <w:rsid w:val="008735EC"/>
    <w:rsid w:val="008753D6"/>
    <w:rsid w:val="0087680B"/>
    <w:rsid w:val="00877918"/>
    <w:rsid w:val="00877C09"/>
    <w:rsid w:val="00882DC0"/>
    <w:rsid w:val="00884CB9"/>
    <w:rsid w:val="00887777"/>
    <w:rsid w:val="0089030B"/>
    <w:rsid w:val="00890AD5"/>
    <w:rsid w:val="00890B4B"/>
    <w:rsid w:val="0089116E"/>
    <w:rsid w:val="00893734"/>
    <w:rsid w:val="00895069"/>
    <w:rsid w:val="008A0BA0"/>
    <w:rsid w:val="008A3165"/>
    <w:rsid w:val="008A6EF8"/>
    <w:rsid w:val="008A7CBE"/>
    <w:rsid w:val="008A7F54"/>
    <w:rsid w:val="008B0DE7"/>
    <w:rsid w:val="008B1E73"/>
    <w:rsid w:val="008B215F"/>
    <w:rsid w:val="008B3519"/>
    <w:rsid w:val="008B3993"/>
    <w:rsid w:val="008B5271"/>
    <w:rsid w:val="008B54AC"/>
    <w:rsid w:val="008C0137"/>
    <w:rsid w:val="008C0397"/>
    <w:rsid w:val="008C13E4"/>
    <w:rsid w:val="008C1B8D"/>
    <w:rsid w:val="008C2FA1"/>
    <w:rsid w:val="008C3C01"/>
    <w:rsid w:val="008C6B03"/>
    <w:rsid w:val="008C6C35"/>
    <w:rsid w:val="008C7A91"/>
    <w:rsid w:val="008D0075"/>
    <w:rsid w:val="008D1984"/>
    <w:rsid w:val="008D4C08"/>
    <w:rsid w:val="008D5A45"/>
    <w:rsid w:val="008D5FDD"/>
    <w:rsid w:val="008D6EA2"/>
    <w:rsid w:val="008E1BC5"/>
    <w:rsid w:val="008E330E"/>
    <w:rsid w:val="008E5CEB"/>
    <w:rsid w:val="008E6251"/>
    <w:rsid w:val="008E6702"/>
    <w:rsid w:val="008F0272"/>
    <w:rsid w:val="008F18C7"/>
    <w:rsid w:val="008F1F51"/>
    <w:rsid w:val="008F216E"/>
    <w:rsid w:val="008F2F6D"/>
    <w:rsid w:val="008F383D"/>
    <w:rsid w:val="008F3D36"/>
    <w:rsid w:val="008F4730"/>
    <w:rsid w:val="008F6073"/>
    <w:rsid w:val="0090342E"/>
    <w:rsid w:val="009037A7"/>
    <w:rsid w:val="00903C62"/>
    <w:rsid w:val="00905785"/>
    <w:rsid w:val="00905C04"/>
    <w:rsid w:val="00906F33"/>
    <w:rsid w:val="00911A37"/>
    <w:rsid w:val="00914D9D"/>
    <w:rsid w:val="009213C7"/>
    <w:rsid w:val="00921C86"/>
    <w:rsid w:val="00925E0F"/>
    <w:rsid w:val="00932FE0"/>
    <w:rsid w:val="00933C3A"/>
    <w:rsid w:val="00935344"/>
    <w:rsid w:val="00935A6A"/>
    <w:rsid w:val="00936B70"/>
    <w:rsid w:val="00937C28"/>
    <w:rsid w:val="009411F2"/>
    <w:rsid w:val="00943836"/>
    <w:rsid w:val="00944114"/>
    <w:rsid w:val="00944BA1"/>
    <w:rsid w:val="00945663"/>
    <w:rsid w:val="009465DF"/>
    <w:rsid w:val="0094701E"/>
    <w:rsid w:val="00947CE8"/>
    <w:rsid w:val="009513B2"/>
    <w:rsid w:val="00953503"/>
    <w:rsid w:val="00953CE4"/>
    <w:rsid w:val="009563BA"/>
    <w:rsid w:val="009572C9"/>
    <w:rsid w:val="00962EED"/>
    <w:rsid w:val="009637F1"/>
    <w:rsid w:val="009649E0"/>
    <w:rsid w:val="009652E3"/>
    <w:rsid w:val="0096621A"/>
    <w:rsid w:val="009675FF"/>
    <w:rsid w:val="00967D28"/>
    <w:rsid w:val="00967DD4"/>
    <w:rsid w:val="009700F2"/>
    <w:rsid w:val="00970E67"/>
    <w:rsid w:val="009714F8"/>
    <w:rsid w:val="00975D1F"/>
    <w:rsid w:val="00976DE8"/>
    <w:rsid w:val="009839F8"/>
    <w:rsid w:val="00984489"/>
    <w:rsid w:val="00984A75"/>
    <w:rsid w:val="009850C9"/>
    <w:rsid w:val="0098647C"/>
    <w:rsid w:val="0098704B"/>
    <w:rsid w:val="00990A68"/>
    <w:rsid w:val="00992035"/>
    <w:rsid w:val="00992317"/>
    <w:rsid w:val="00992694"/>
    <w:rsid w:val="00992B09"/>
    <w:rsid w:val="00994A11"/>
    <w:rsid w:val="00996613"/>
    <w:rsid w:val="009A2A2A"/>
    <w:rsid w:val="009A3343"/>
    <w:rsid w:val="009A40DB"/>
    <w:rsid w:val="009A5151"/>
    <w:rsid w:val="009A5831"/>
    <w:rsid w:val="009A61BB"/>
    <w:rsid w:val="009A7AA0"/>
    <w:rsid w:val="009B13F9"/>
    <w:rsid w:val="009B302B"/>
    <w:rsid w:val="009B675C"/>
    <w:rsid w:val="009C0921"/>
    <w:rsid w:val="009C1D98"/>
    <w:rsid w:val="009C263C"/>
    <w:rsid w:val="009C2A64"/>
    <w:rsid w:val="009C59C9"/>
    <w:rsid w:val="009C61F2"/>
    <w:rsid w:val="009C6948"/>
    <w:rsid w:val="009D0896"/>
    <w:rsid w:val="009D4A5D"/>
    <w:rsid w:val="009D5756"/>
    <w:rsid w:val="009D6594"/>
    <w:rsid w:val="009D7801"/>
    <w:rsid w:val="009E0BFD"/>
    <w:rsid w:val="009E0C15"/>
    <w:rsid w:val="009E2DEF"/>
    <w:rsid w:val="009E30FF"/>
    <w:rsid w:val="009E478D"/>
    <w:rsid w:val="009E605E"/>
    <w:rsid w:val="009E6E87"/>
    <w:rsid w:val="009E6FFB"/>
    <w:rsid w:val="009E728F"/>
    <w:rsid w:val="009F1DC5"/>
    <w:rsid w:val="009F3C2A"/>
    <w:rsid w:val="009F4049"/>
    <w:rsid w:val="009F6857"/>
    <w:rsid w:val="00A01860"/>
    <w:rsid w:val="00A01A33"/>
    <w:rsid w:val="00A03FFB"/>
    <w:rsid w:val="00A04301"/>
    <w:rsid w:val="00A13613"/>
    <w:rsid w:val="00A1364D"/>
    <w:rsid w:val="00A13B30"/>
    <w:rsid w:val="00A15093"/>
    <w:rsid w:val="00A1530C"/>
    <w:rsid w:val="00A153C1"/>
    <w:rsid w:val="00A15517"/>
    <w:rsid w:val="00A15C89"/>
    <w:rsid w:val="00A16843"/>
    <w:rsid w:val="00A175D1"/>
    <w:rsid w:val="00A23C2C"/>
    <w:rsid w:val="00A25044"/>
    <w:rsid w:val="00A27EB5"/>
    <w:rsid w:val="00A30B2C"/>
    <w:rsid w:val="00A341D6"/>
    <w:rsid w:val="00A351EA"/>
    <w:rsid w:val="00A37986"/>
    <w:rsid w:val="00A379D2"/>
    <w:rsid w:val="00A413CF"/>
    <w:rsid w:val="00A41A5D"/>
    <w:rsid w:val="00A41E49"/>
    <w:rsid w:val="00A42E17"/>
    <w:rsid w:val="00A43FCD"/>
    <w:rsid w:val="00A4491E"/>
    <w:rsid w:val="00A45EF8"/>
    <w:rsid w:val="00A47461"/>
    <w:rsid w:val="00A50314"/>
    <w:rsid w:val="00A50662"/>
    <w:rsid w:val="00A51300"/>
    <w:rsid w:val="00A5195D"/>
    <w:rsid w:val="00A53C05"/>
    <w:rsid w:val="00A54572"/>
    <w:rsid w:val="00A54841"/>
    <w:rsid w:val="00A55192"/>
    <w:rsid w:val="00A57843"/>
    <w:rsid w:val="00A61AA9"/>
    <w:rsid w:val="00A645AD"/>
    <w:rsid w:val="00A669DD"/>
    <w:rsid w:val="00A7010C"/>
    <w:rsid w:val="00A7054C"/>
    <w:rsid w:val="00A70C5B"/>
    <w:rsid w:val="00A73148"/>
    <w:rsid w:val="00A7333B"/>
    <w:rsid w:val="00A757CF"/>
    <w:rsid w:val="00A777ED"/>
    <w:rsid w:val="00A77D5C"/>
    <w:rsid w:val="00A86C77"/>
    <w:rsid w:val="00A86D6A"/>
    <w:rsid w:val="00A90ED8"/>
    <w:rsid w:val="00A92FA8"/>
    <w:rsid w:val="00A93299"/>
    <w:rsid w:val="00A93626"/>
    <w:rsid w:val="00A93947"/>
    <w:rsid w:val="00A93B70"/>
    <w:rsid w:val="00A94C8F"/>
    <w:rsid w:val="00A9532C"/>
    <w:rsid w:val="00A96DF8"/>
    <w:rsid w:val="00A9766B"/>
    <w:rsid w:val="00A97DCC"/>
    <w:rsid w:val="00A97EC6"/>
    <w:rsid w:val="00AA552B"/>
    <w:rsid w:val="00AA7295"/>
    <w:rsid w:val="00AB167D"/>
    <w:rsid w:val="00AB2C46"/>
    <w:rsid w:val="00AB3226"/>
    <w:rsid w:val="00AB35AE"/>
    <w:rsid w:val="00AB60AB"/>
    <w:rsid w:val="00AB7512"/>
    <w:rsid w:val="00AC059E"/>
    <w:rsid w:val="00AC2444"/>
    <w:rsid w:val="00AC3034"/>
    <w:rsid w:val="00AC5517"/>
    <w:rsid w:val="00AC7A03"/>
    <w:rsid w:val="00AD0221"/>
    <w:rsid w:val="00AD04DF"/>
    <w:rsid w:val="00AD07FA"/>
    <w:rsid w:val="00AD1F7D"/>
    <w:rsid w:val="00AD30FD"/>
    <w:rsid w:val="00AD6B63"/>
    <w:rsid w:val="00AD6D8B"/>
    <w:rsid w:val="00AE0F81"/>
    <w:rsid w:val="00AE17F5"/>
    <w:rsid w:val="00AE19F6"/>
    <w:rsid w:val="00AE2E51"/>
    <w:rsid w:val="00AE5A1A"/>
    <w:rsid w:val="00AE5EBF"/>
    <w:rsid w:val="00AE5FEC"/>
    <w:rsid w:val="00AE601D"/>
    <w:rsid w:val="00AF1F8E"/>
    <w:rsid w:val="00AF216C"/>
    <w:rsid w:val="00AF2D06"/>
    <w:rsid w:val="00AF585A"/>
    <w:rsid w:val="00AF619A"/>
    <w:rsid w:val="00AF6964"/>
    <w:rsid w:val="00AF6D54"/>
    <w:rsid w:val="00B0023D"/>
    <w:rsid w:val="00B0111C"/>
    <w:rsid w:val="00B05990"/>
    <w:rsid w:val="00B06FCA"/>
    <w:rsid w:val="00B06FF6"/>
    <w:rsid w:val="00B10579"/>
    <w:rsid w:val="00B11B2B"/>
    <w:rsid w:val="00B12A48"/>
    <w:rsid w:val="00B13B55"/>
    <w:rsid w:val="00B15284"/>
    <w:rsid w:val="00B158DC"/>
    <w:rsid w:val="00B1660C"/>
    <w:rsid w:val="00B179B9"/>
    <w:rsid w:val="00B2133D"/>
    <w:rsid w:val="00B22FAC"/>
    <w:rsid w:val="00B25FD3"/>
    <w:rsid w:val="00B27D45"/>
    <w:rsid w:val="00B30E8A"/>
    <w:rsid w:val="00B311CB"/>
    <w:rsid w:val="00B32ABC"/>
    <w:rsid w:val="00B34A9C"/>
    <w:rsid w:val="00B358F7"/>
    <w:rsid w:val="00B363D8"/>
    <w:rsid w:val="00B403F3"/>
    <w:rsid w:val="00B4070D"/>
    <w:rsid w:val="00B43CDF"/>
    <w:rsid w:val="00B44045"/>
    <w:rsid w:val="00B4424C"/>
    <w:rsid w:val="00B44E27"/>
    <w:rsid w:val="00B47C39"/>
    <w:rsid w:val="00B50070"/>
    <w:rsid w:val="00B517B6"/>
    <w:rsid w:val="00B52AA3"/>
    <w:rsid w:val="00B5501E"/>
    <w:rsid w:val="00B55D82"/>
    <w:rsid w:val="00B55EB9"/>
    <w:rsid w:val="00B61118"/>
    <w:rsid w:val="00B62052"/>
    <w:rsid w:val="00B6233B"/>
    <w:rsid w:val="00B6435E"/>
    <w:rsid w:val="00B65690"/>
    <w:rsid w:val="00B65AE2"/>
    <w:rsid w:val="00B6745E"/>
    <w:rsid w:val="00B67803"/>
    <w:rsid w:val="00B67B56"/>
    <w:rsid w:val="00B7207F"/>
    <w:rsid w:val="00B72F67"/>
    <w:rsid w:val="00B7391C"/>
    <w:rsid w:val="00B74283"/>
    <w:rsid w:val="00B74DA9"/>
    <w:rsid w:val="00B76C0D"/>
    <w:rsid w:val="00B77C48"/>
    <w:rsid w:val="00B81675"/>
    <w:rsid w:val="00B81A55"/>
    <w:rsid w:val="00B821C6"/>
    <w:rsid w:val="00B8296B"/>
    <w:rsid w:val="00B8395B"/>
    <w:rsid w:val="00B83A29"/>
    <w:rsid w:val="00B85D8A"/>
    <w:rsid w:val="00B865C3"/>
    <w:rsid w:val="00B878FF"/>
    <w:rsid w:val="00B913CB"/>
    <w:rsid w:val="00B91BB8"/>
    <w:rsid w:val="00B9369E"/>
    <w:rsid w:val="00B952B1"/>
    <w:rsid w:val="00B96FB5"/>
    <w:rsid w:val="00B9740A"/>
    <w:rsid w:val="00BA00B7"/>
    <w:rsid w:val="00BA1FCC"/>
    <w:rsid w:val="00BA4520"/>
    <w:rsid w:val="00BA4B64"/>
    <w:rsid w:val="00BA5684"/>
    <w:rsid w:val="00BA5CDE"/>
    <w:rsid w:val="00BA5E7E"/>
    <w:rsid w:val="00BA7A6A"/>
    <w:rsid w:val="00BB12DC"/>
    <w:rsid w:val="00BB2EA8"/>
    <w:rsid w:val="00BB5EAD"/>
    <w:rsid w:val="00BB7173"/>
    <w:rsid w:val="00BC32C7"/>
    <w:rsid w:val="00BC439D"/>
    <w:rsid w:val="00BC4547"/>
    <w:rsid w:val="00BC4D53"/>
    <w:rsid w:val="00BC5474"/>
    <w:rsid w:val="00BC58D2"/>
    <w:rsid w:val="00BC64AA"/>
    <w:rsid w:val="00BC767E"/>
    <w:rsid w:val="00BD0F47"/>
    <w:rsid w:val="00BD2911"/>
    <w:rsid w:val="00BD2C7C"/>
    <w:rsid w:val="00BD49FB"/>
    <w:rsid w:val="00BD4E0E"/>
    <w:rsid w:val="00BD6BDD"/>
    <w:rsid w:val="00BD76A4"/>
    <w:rsid w:val="00BE078C"/>
    <w:rsid w:val="00BE214B"/>
    <w:rsid w:val="00BE2C3F"/>
    <w:rsid w:val="00BE3EB8"/>
    <w:rsid w:val="00BE5B1C"/>
    <w:rsid w:val="00BE5BA5"/>
    <w:rsid w:val="00BE6FEC"/>
    <w:rsid w:val="00BF1DF0"/>
    <w:rsid w:val="00BF2102"/>
    <w:rsid w:val="00BF3161"/>
    <w:rsid w:val="00BF3317"/>
    <w:rsid w:val="00BF3832"/>
    <w:rsid w:val="00BF3BCA"/>
    <w:rsid w:val="00BF3DFA"/>
    <w:rsid w:val="00BF47A0"/>
    <w:rsid w:val="00BF576E"/>
    <w:rsid w:val="00BF5C7D"/>
    <w:rsid w:val="00BF7E0F"/>
    <w:rsid w:val="00C009EF"/>
    <w:rsid w:val="00C01B23"/>
    <w:rsid w:val="00C0201E"/>
    <w:rsid w:val="00C02604"/>
    <w:rsid w:val="00C06475"/>
    <w:rsid w:val="00C07BDB"/>
    <w:rsid w:val="00C109E5"/>
    <w:rsid w:val="00C121D6"/>
    <w:rsid w:val="00C13241"/>
    <w:rsid w:val="00C154C7"/>
    <w:rsid w:val="00C16C63"/>
    <w:rsid w:val="00C1766D"/>
    <w:rsid w:val="00C2161B"/>
    <w:rsid w:val="00C2200C"/>
    <w:rsid w:val="00C2363C"/>
    <w:rsid w:val="00C24CF7"/>
    <w:rsid w:val="00C26727"/>
    <w:rsid w:val="00C26953"/>
    <w:rsid w:val="00C3005A"/>
    <w:rsid w:val="00C30197"/>
    <w:rsid w:val="00C3062F"/>
    <w:rsid w:val="00C32344"/>
    <w:rsid w:val="00C35424"/>
    <w:rsid w:val="00C362EC"/>
    <w:rsid w:val="00C36EC4"/>
    <w:rsid w:val="00C3738D"/>
    <w:rsid w:val="00C40702"/>
    <w:rsid w:val="00C40FD0"/>
    <w:rsid w:val="00C41230"/>
    <w:rsid w:val="00C41249"/>
    <w:rsid w:val="00C41E11"/>
    <w:rsid w:val="00C431C0"/>
    <w:rsid w:val="00C46614"/>
    <w:rsid w:val="00C472E9"/>
    <w:rsid w:val="00C51E11"/>
    <w:rsid w:val="00C524B7"/>
    <w:rsid w:val="00C53DC6"/>
    <w:rsid w:val="00C5516C"/>
    <w:rsid w:val="00C55371"/>
    <w:rsid w:val="00C55CF6"/>
    <w:rsid w:val="00C55F16"/>
    <w:rsid w:val="00C60798"/>
    <w:rsid w:val="00C618CA"/>
    <w:rsid w:val="00C63644"/>
    <w:rsid w:val="00C63C82"/>
    <w:rsid w:val="00C655F7"/>
    <w:rsid w:val="00C6684E"/>
    <w:rsid w:val="00C67E75"/>
    <w:rsid w:val="00C73118"/>
    <w:rsid w:val="00C7348C"/>
    <w:rsid w:val="00C748C7"/>
    <w:rsid w:val="00C748F4"/>
    <w:rsid w:val="00C75ACC"/>
    <w:rsid w:val="00C770B5"/>
    <w:rsid w:val="00C823A6"/>
    <w:rsid w:val="00C868AC"/>
    <w:rsid w:val="00C8696F"/>
    <w:rsid w:val="00C87034"/>
    <w:rsid w:val="00C91715"/>
    <w:rsid w:val="00C923B9"/>
    <w:rsid w:val="00C92F9C"/>
    <w:rsid w:val="00C941BB"/>
    <w:rsid w:val="00C953D6"/>
    <w:rsid w:val="00CA0887"/>
    <w:rsid w:val="00CA0EED"/>
    <w:rsid w:val="00CA2112"/>
    <w:rsid w:val="00CA2618"/>
    <w:rsid w:val="00CA3F53"/>
    <w:rsid w:val="00CA3FF1"/>
    <w:rsid w:val="00CA7DA2"/>
    <w:rsid w:val="00CB344F"/>
    <w:rsid w:val="00CB41AB"/>
    <w:rsid w:val="00CB46AF"/>
    <w:rsid w:val="00CB4844"/>
    <w:rsid w:val="00CB731B"/>
    <w:rsid w:val="00CC091D"/>
    <w:rsid w:val="00CC1D8C"/>
    <w:rsid w:val="00CC20B0"/>
    <w:rsid w:val="00CC2385"/>
    <w:rsid w:val="00CC2799"/>
    <w:rsid w:val="00CC40B8"/>
    <w:rsid w:val="00CC4B66"/>
    <w:rsid w:val="00CD0213"/>
    <w:rsid w:val="00CD1ACB"/>
    <w:rsid w:val="00CD2ABD"/>
    <w:rsid w:val="00CD2CAA"/>
    <w:rsid w:val="00CD4BEF"/>
    <w:rsid w:val="00CD6066"/>
    <w:rsid w:val="00CD659E"/>
    <w:rsid w:val="00CD7273"/>
    <w:rsid w:val="00CE137A"/>
    <w:rsid w:val="00CE2281"/>
    <w:rsid w:val="00CE2416"/>
    <w:rsid w:val="00CE2DC2"/>
    <w:rsid w:val="00CE5406"/>
    <w:rsid w:val="00CE695E"/>
    <w:rsid w:val="00CE7B03"/>
    <w:rsid w:val="00CE7CEE"/>
    <w:rsid w:val="00CF361B"/>
    <w:rsid w:val="00CF4AE9"/>
    <w:rsid w:val="00CF5192"/>
    <w:rsid w:val="00CF589F"/>
    <w:rsid w:val="00CF6740"/>
    <w:rsid w:val="00CF685D"/>
    <w:rsid w:val="00D018B7"/>
    <w:rsid w:val="00D10C97"/>
    <w:rsid w:val="00D176C5"/>
    <w:rsid w:val="00D20882"/>
    <w:rsid w:val="00D20F79"/>
    <w:rsid w:val="00D212CD"/>
    <w:rsid w:val="00D22B2C"/>
    <w:rsid w:val="00D23B3E"/>
    <w:rsid w:val="00D23B49"/>
    <w:rsid w:val="00D24F02"/>
    <w:rsid w:val="00D3027E"/>
    <w:rsid w:val="00D32277"/>
    <w:rsid w:val="00D32D55"/>
    <w:rsid w:val="00D40131"/>
    <w:rsid w:val="00D44C77"/>
    <w:rsid w:val="00D451B8"/>
    <w:rsid w:val="00D4728D"/>
    <w:rsid w:val="00D51E2D"/>
    <w:rsid w:val="00D521A0"/>
    <w:rsid w:val="00D537F0"/>
    <w:rsid w:val="00D56342"/>
    <w:rsid w:val="00D60F37"/>
    <w:rsid w:val="00D62656"/>
    <w:rsid w:val="00D63F55"/>
    <w:rsid w:val="00D70055"/>
    <w:rsid w:val="00D7249C"/>
    <w:rsid w:val="00D72946"/>
    <w:rsid w:val="00D72C8C"/>
    <w:rsid w:val="00D74171"/>
    <w:rsid w:val="00D74620"/>
    <w:rsid w:val="00D74623"/>
    <w:rsid w:val="00D7573C"/>
    <w:rsid w:val="00D76BDB"/>
    <w:rsid w:val="00D77EC0"/>
    <w:rsid w:val="00D80282"/>
    <w:rsid w:val="00D80ED9"/>
    <w:rsid w:val="00D82D07"/>
    <w:rsid w:val="00D853B4"/>
    <w:rsid w:val="00D86EB9"/>
    <w:rsid w:val="00D87C56"/>
    <w:rsid w:val="00D909A5"/>
    <w:rsid w:val="00D90FD7"/>
    <w:rsid w:val="00D93C79"/>
    <w:rsid w:val="00D95DB0"/>
    <w:rsid w:val="00D96B93"/>
    <w:rsid w:val="00D9727E"/>
    <w:rsid w:val="00D97B35"/>
    <w:rsid w:val="00D97BB6"/>
    <w:rsid w:val="00DA06BD"/>
    <w:rsid w:val="00DA0BFF"/>
    <w:rsid w:val="00DA5535"/>
    <w:rsid w:val="00DA562F"/>
    <w:rsid w:val="00DA6FBA"/>
    <w:rsid w:val="00DB13DF"/>
    <w:rsid w:val="00DB4013"/>
    <w:rsid w:val="00DB4C0E"/>
    <w:rsid w:val="00DB5700"/>
    <w:rsid w:val="00DC0636"/>
    <w:rsid w:val="00DC1856"/>
    <w:rsid w:val="00DC229B"/>
    <w:rsid w:val="00DC4648"/>
    <w:rsid w:val="00DC4D79"/>
    <w:rsid w:val="00DD1DDD"/>
    <w:rsid w:val="00DD47D5"/>
    <w:rsid w:val="00DD506A"/>
    <w:rsid w:val="00DD59A3"/>
    <w:rsid w:val="00DE11C7"/>
    <w:rsid w:val="00DE371D"/>
    <w:rsid w:val="00DE3D41"/>
    <w:rsid w:val="00DF0DF9"/>
    <w:rsid w:val="00DF1D77"/>
    <w:rsid w:val="00DF3661"/>
    <w:rsid w:val="00DF62D5"/>
    <w:rsid w:val="00DF7964"/>
    <w:rsid w:val="00DF7DFC"/>
    <w:rsid w:val="00E0139E"/>
    <w:rsid w:val="00E01432"/>
    <w:rsid w:val="00E03089"/>
    <w:rsid w:val="00E040A8"/>
    <w:rsid w:val="00E07D8E"/>
    <w:rsid w:val="00E10422"/>
    <w:rsid w:val="00E110FD"/>
    <w:rsid w:val="00E111DA"/>
    <w:rsid w:val="00E132C6"/>
    <w:rsid w:val="00E159BB"/>
    <w:rsid w:val="00E15DE1"/>
    <w:rsid w:val="00E20E4C"/>
    <w:rsid w:val="00E21F9B"/>
    <w:rsid w:val="00E2360E"/>
    <w:rsid w:val="00E2739B"/>
    <w:rsid w:val="00E31202"/>
    <w:rsid w:val="00E3153C"/>
    <w:rsid w:val="00E3214F"/>
    <w:rsid w:val="00E36493"/>
    <w:rsid w:val="00E4102B"/>
    <w:rsid w:val="00E42015"/>
    <w:rsid w:val="00E42CBA"/>
    <w:rsid w:val="00E45F78"/>
    <w:rsid w:val="00E46450"/>
    <w:rsid w:val="00E46731"/>
    <w:rsid w:val="00E500E6"/>
    <w:rsid w:val="00E50821"/>
    <w:rsid w:val="00E50ED6"/>
    <w:rsid w:val="00E516DA"/>
    <w:rsid w:val="00E52215"/>
    <w:rsid w:val="00E54715"/>
    <w:rsid w:val="00E54E09"/>
    <w:rsid w:val="00E6160D"/>
    <w:rsid w:val="00E63E9B"/>
    <w:rsid w:val="00E6460E"/>
    <w:rsid w:val="00E659A7"/>
    <w:rsid w:val="00E70A82"/>
    <w:rsid w:val="00E74F51"/>
    <w:rsid w:val="00E7683A"/>
    <w:rsid w:val="00E80947"/>
    <w:rsid w:val="00E83446"/>
    <w:rsid w:val="00E8543E"/>
    <w:rsid w:val="00E85B15"/>
    <w:rsid w:val="00E86909"/>
    <w:rsid w:val="00E90ADD"/>
    <w:rsid w:val="00E931A5"/>
    <w:rsid w:val="00E93A06"/>
    <w:rsid w:val="00E9425F"/>
    <w:rsid w:val="00E94C87"/>
    <w:rsid w:val="00E951C9"/>
    <w:rsid w:val="00E961B1"/>
    <w:rsid w:val="00E9690E"/>
    <w:rsid w:val="00E96C82"/>
    <w:rsid w:val="00E97451"/>
    <w:rsid w:val="00E97851"/>
    <w:rsid w:val="00EA1EC8"/>
    <w:rsid w:val="00EA205A"/>
    <w:rsid w:val="00EA3C9B"/>
    <w:rsid w:val="00EA5DE7"/>
    <w:rsid w:val="00EA6948"/>
    <w:rsid w:val="00EA6A1E"/>
    <w:rsid w:val="00EA7911"/>
    <w:rsid w:val="00EB2BA9"/>
    <w:rsid w:val="00EB7E49"/>
    <w:rsid w:val="00EC0DDE"/>
    <w:rsid w:val="00EC627A"/>
    <w:rsid w:val="00EC6966"/>
    <w:rsid w:val="00ED030A"/>
    <w:rsid w:val="00ED12AD"/>
    <w:rsid w:val="00ED24BD"/>
    <w:rsid w:val="00ED4CEC"/>
    <w:rsid w:val="00ED776B"/>
    <w:rsid w:val="00EE326D"/>
    <w:rsid w:val="00EE3D00"/>
    <w:rsid w:val="00EE3F2C"/>
    <w:rsid w:val="00EE5110"/>
    <w:rsid w:val="00EE57AF"/>
    <w:rsid w:val="00EE5EF1"/>
    <w:rsid w:val="00EE68E4"/>
    <w:rsid w:val="00EE78FA"/>
    <w:rsid w:val="00EF0A42"/>
    <w:rsid w:val="00EF1A55"/>
    <w:rsid w:val="00EF2252"/>
    <w:rsid w:val="00EF27AD"/>
    <w:rsid w:val="00EF6B30"/>
    <w:rsid w:val="00F0273A"/>
    <w:rsid w:val="00F04AEC"/>
    <w:rsid w:val="00F04F0F"/>
    <w:rsid w:val="00F111E6"/>
    <w:rsid w:val="00F11B8C"/>
    <w:rsid w:val="00F12F76"/>
    <w:rsid w:val="00F131A9"/>
    <w:rsid w:val="00F14422"/>
    <w:rsid w:val="00F14566"/>
    <w:rsid w:val="00F15016"/>
    <w:rsid w:val="00F1794C"/>
    <w:rsid w:val="00F2029C"/>
    <w:rsid w:val="00F215D3"/>
    <w:rsid w:val="00F21BD2"/>
    <w:rsid w:val="00F24854"/>
    <w:rsid w:val="00F26B86"/>
    <w:rsid w:val="00F3008F"/>
    <w:rsid w:val="00F300E5"/>
    <w:rsid w:val="00F30B8C"/>
    <w:rsid w:val="00F31442"/>
    <w:rsid w:val="00F33406"/>
    <w:rsid w:val="00F3374A"/>
    <w:rsid w:val="00F343AD"/>
    <w:rsid w:val="00F35BF3"/>
    <w:rsid w:val="00F378EE"/>
    <w:rsid w:val="00F37A40"/>
    <w:rsid w:val="00F41548"/>
    <w:rsid w:val="00F447C8"/>
    <w:rsid w:val="00F46F82"/>
    <w:rsid w:val="00F477C0"/>
    <w:rsid w:val="00F478E1"/>
    <w:rsid w:val="00F5260A"/>
    <w:rsid w:val="00F539F1"/>
    <w:rsid w:val="00F53C8E"/>
    <w:rsid w:val="00F53F17"/>
    <w:rsid w:val="00F54533"/>
    <w:rsid w:val="00F605FB"/>
    <w:rsid w:val="00F61F25"/>
    <w:rsid w:val="00F6268F"/>
    <w:rsid w:val="00F62F3E"/>
    <w:rsid w:val="00F63E8F"/>
    <w:rsid w:val="00F64E54"/>
    <w:rsid w:val="00F67118"/>
    <w:rsid w:val="00F71ADA"/>
    <w:rsid w:val="00F71D1B"/>
    <w:rsid w:val="00F7285C"/>
    <w:rsid w:val="00F7544F"/>
    <w:rsid w:val="00F775AC"/>
    <w:rsid w:val="00F7773F"/>
    <w:rsid w:val="00F77D04"/>
    <w:rsid w:val="00F80E50"/>
    <w:rsid w:val="00F813B4"/>
    <w:rsid w:val="00F81845"/>
    <w:rsid w:val="00F8580A"/>
    <w:rsid w:val="00F876D0"/>
    <w:rsid w:val="00F879F4"/>
    <w:rsid w:val="00F91DAC"/>
    <w:rsid w:val="00F91F05"/>
    <w:rsid w:val="00F928B1"/>
    <w:rsid w:val="00F94A5B"/>
    <w:rsid w:val="00F94E95"/>
    <w:rsid w:val="00F95E6B"/>
    <w:rsid w:val="00F96207"/>
    <w:rsid w:val="00F96756"/>
    <w:rsid w:val="00F97615"/>
    <w:rsid w:val="00FA4F60"/>
    <w:rsid w:val="00FA74E4"/>
    <w:rsid w:val="00FA7AF0"/>
    <w:rsid w:val="00FB09BF"/>
    <w:rsid w:val="00FB113D"/>
    <w:rsid w:val="00FB18F1"/>
    <w:rsid w:val="00FB3AAF"/>
    <w:rsid w:val="00FB3BD7"/>
    <w:rsid w:val="00FB3D77"/>
    <w:rsid w:val="00FB4F4C"/>
    <w:rsid w:val="00FB7658"/>
    <w:rsid w:val="00FC2FC5"/>
    <w:rsid w:val="00FC36F9"/>
    <w:rsid w:val="00FC37BD"/>
    <w:rsid w:val="00FC3D42"/>
    <w:rsid w:val="00FC536E"/>
    <w:rsid w:val="00FC6AB9"/>
    <w:rsid w:val="00FC74E8"/>
    <w:rsid w:val="00FC77B8"/>
    <w:rsid w:val="00FD0D53"/>
    <w:rsid w:val="00FD2E98"/>
    <w:rsid w:val="00FD3647"/>
    <w:rsid w:val="00FD41C7"/>
    <w:rsid w:val="00FD62B4"/>
    <w:rsid w:val="00FD73F2"/>
    <w:rsid w:val="00FE022B"/>
    <w:rsid w:val="00FE4828"/>
    <w:rsid w:val="00FE55A5"/>
    <w:rsid w:val="00FE5853"/>
    <w:rsid w:val="00FE6BDC"/>
    <w:rsid w:val="00FF4C43"/>
    <w:rsid w:val="00FF5C69"/>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eastAsiaTheme="minorEastAsia" w:hAnsi="CMU Serif Roman"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00662">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5473">
      <w:bodyDiv w:val="1"/>
      <w:marLeft w:val="0"/>
      <w:marRight w:val="0"/>
      <w:marTop w:val="0"/>
      <w:marBottom w:val="0"/>
      <w:divBdr>
        <w:top w:val="none" w:sz="0" w:space="0" w:color="auto"/>
        <w:left w:val="none" w:sz="0" w:space="0" w:color="auto"/>
        <w:bottom w:val="none" w:sz="0" w:space="0" w:color="auto"/>
        <w:right w:val="none" w:sz="0" w:space="0" w:color="auto"/>
      </w:divBdr>
    </w:div>
    <w:div w:id="240333315">
      <w:bodyDiv w:val="1"/>
      <w:marLeft w:val="0"/>
      <w:marRight w:val="0"/>
      <w:marTop w:val="0"/>
      <w:marBottom w:val="0"/>
      <w:divBdr>
        <w:top w:val="none" w:sz="0" w:space="0" w:color="auto"/>
        <w:left w:val="none" w:sz="0" w:space="0" w:color="auto"/>
        <w:bottom w:val="none" w:sz="0" w:space="0" w:color="auto"/>
        <w:right w:val="none" w:sz="0" w:space="0" w:color="auto"/>
      </w:divBdr>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834673">
      <w:bodyDiv w:val="1"/>
      <w:marLeft w:val="0"/>
      <w:marRight w:val="0"/>
      <w:marTop w:val="0"/>
      <w:marBottom w:val="0"/>
      <w:divBdr>
        <w:top w:val="none" w:sz="0" w:space="0" w:color="auto"/>
        <w:left w:val="none" w:sz="0" w:space="0" w:color="auto"/>
        <w:bottom w:val="none" w:sz="0" w:space="0" w:color="auto"/>
        <w:right w:val="none" w:sz="0" w:space="0" w:color="auto"/>
      </w:divBdr>
    </w:div>
    <w:div w:id="399517946">
      <w:bodyDiv w:val="1"/>
      <w:marLeft w:val="0"/>
      <w:marRight w:val="0"/>
      <w:marTop w:val="0"/>
      <w:marBottom w:val="0"/>
      <w:divBdr>
        <w:top w:val="none" w:sz="0" w:space="0" w:color="auto"/>
        <w:left w:val="none" w:sz="0" w:space="0" w:color="auto"/>
        <w:bottom w:val="none" w:sz="0" w:space="0" w:color="auto"/>
        <w:right w:val="none" w:sz="0" w:space="0" w:color="auto"/>
      </w:divBdr>
    </w:div>
    <w:div w:id="403990518">
      <w:bodyDiv w:val="1"/>
      <w:marLeft w:val="0"/>
      <w:marRight w:val="0"/>
      <w:marTop w:val="0"/>
      <w:marBottom w:val="0"/>
      <w:divBdr>
        <w:top w:val="none" w:sz="0" w:space="0" w:color="auto"/>
        <w:left w:val="none" w:sz="0" w:space="0" w:color="auto"/>
        <w:bottom w:val="none" w:sz="0" w:space="0" w:color="auto"/>
        <w:right w:val="none" w:sz="0" w:space="0" w:color="auto"/>
      </w:divBdr>
    </w:div>
    <w:div w:id="428355048">
      <w:bodyDiv w:val="1"/>
      <w:marLeft w:val="0"/>
      <w:marRight w:val="0"/>
      <w:marTop w:val="0"/>
      <w:marBottom w:val="0"/>
      <w:divBdr>
        <w:top w:val="none" w:sz="0" w:space="0" w:color="auto"/>
        <w:left w:val="none" w:sz="0" w:space="0" w:color="auto"/>
        <w:bottom w:val="none" w:sz="0" w:space="0" w:color="auto"/>
        <w:right w:val="none" w:sz="0" w:space="0" w:color="auto"/>
      </w:divBdr>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768118">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530572">
      <w:bodyDiv w:val="1"/>
      <w:marLeft w:val="0"/>
      <w:marRight w:val="0"/>
      <w:marTop w:val="0"/>
      <w:marBottom w:val="0"/>
      <w:divBdr>
        <w:top w:val="none" w:sz="0" w:space="0" w:color="auto"/>
        <w:left w:val="none" w:sz="0" w:space="0" w:color="auto"/>
        <w:bottom w:val="none" w:sz="0" w:space="0" w:color="auto"/>
        <w:right w:val="none" w:sz="0" w:space="0" w:color="auto"/>
      </w:divBdr>
    </w:div>
    <w:div w:id="587620646">
      <w:bodyDiv w:val="1"/>
      <w:marLeft w:val="0"/>
      <w:marRight w:val="0"/>
      <w:marTop w:val="0"/>
      <w:marBottom w:val="0"/>
      <w:divBdr>
        <w:top w:val="none" w:sz="0" w:space="0" w:color="auto"/>
        <w:left w:val="none" w:sz="0" w:space="0" w:color="auto"/>
        <w:bottom w:val="none" w:sz="0" w:space="0" w:color="auto"/>
        <w:right w:val="none" w:sz="0" w:space="0" w:color="auto"/>
      </w:divBdr>
      <w:divsChild>
        <w:div w:id="1564827347">
          <w:marLeft w:val="0"/>
          <w:marRight w:val="0"/>
          <w:marTop w:val="0"/>
          <w:marBottom w:val="0"/>
          <w:divBdr>
            <w:top w:val="none" w:sz="0" w:space="0" w:color="auto"/>
            <w:left w:val="none" w:sz="0" w:space="0" w:color="auto"/>
            <w:bottom w:val="none" w:sz="0" w:space="0" w:color="auto"/>
            <w:right w:val="none" w:sz="0" w:space="0" w:color="auto"/>
          </w:divBdr>
        </w:div>
        <w:div w:id="1607232270">
          <w:marLeft w:val="0"/>
          <w:marRight w:val="0"/>
          <w:marTop w:val="0"/>
          <w:marBottom w:val="0"/>
          <w:divBdr>
            <w:top w:val="none" w:sz="0" w:space="0" w:color="auto"/>
            <w:left w:val="none" w:sz="0" w:space="0" w:color="auto"/>
            <w:bottom w:val="none" w:sz="0" w:space="0" w:color="auto"/>
            <w:right w:val="none" w:sz="0" w:space="0" w:color="auto"/>
          </w:divBdr>
        </w:div>
      </w:divsChild>
    </w:div>
    <w:div w:id="694698333">
      <w:bodyDiv w:val="1"/>
      <w:marLeft w:val="0"/>
      <w:marRight w:val="0"/>
      <w:marTop w:val="0"/>
      <w:marBottom w:val="0"/>
      <w:divBdr>
        <w:top w:val="none" w:sz="0" w:space="0" w:color="auto"/>
        <w:left w:val="none" w:sz="0" w:space="0" w:color="auto"/>
        <w:bottom w:val="none" w:sz="0" w:space="0" w:color="auto"/>
        <w:right w:val="none" w:sz="0" w:space="0" w:color="auto"/>
      </w:divBdr>
      <w:divsChild>
        <w:div w:id="2016766487">
          <w:marLeft w:val="0"/>
          <w:marRight w:val="0"/>
          <w:marTop w:val="0"/>
          <w:marBottom w:val="0"/>
          <w:divBdr>
            <w:top w:val="none" w:sz="0" w:space="0" w:color="auto"/>
            <w:left w:val="none" w:sz="0" w:space="0" w:color="auto"/>
            <w:bottom w:val="none" w:sz="0" w:space="0" w:color="auto"/>
            <w:right w:val="none" w:sz="0" w:space="0" w:color="auto"/>
          </w:divBdr>
          <w:divsChild>
            <w:div w:id="165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411458">
      <w:bodyDiv w:val="1"/>
      <w:marLeft w:val="0"/>
      <w:marRight w:val="0"/>
      <w:marTop w:val="0"/>
      <w:marBottom w:val="0"/>
      <w:divBdr>
        <w:top w:val="none" w:sz="0" w:space="0" w:color="auto"/>
        <w:left w:val="none" w:sz="0" w:space="0" w:color="auto"/>
        <w:bottom w:val="none" w:sz="0" w:space="0" w:color="auto"/>
        <w:right w:val="none" w:sz="0" w:space="0" w:color="auto"/>
      </w:divBdr>
    </w:div>
    <w:div w:id="759332041">
      <w:bodyDiv w:val="1"/>
      <w:marLeft w:val="0"/>
      <w:marRight w:val="0"/>
      <w:marTop w:val="0"/>
      <w:marBottom w:val="0"/>
      <w:divBdr>
        <w:top w:val="none" w:sz="0" w:space="0" w:color="auto"/>
        <w:left w:val="none" w:sz="0" w:space="0" w:color="auto"/>
        <w:bottom w:val="none" w:sz="0" w:space="0" w:color="auto"/>
        <w:right w:val="none" w:sz="0" w:space="0" w:color="auto"/>
      </w:divBdr>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828205419">
      <w:bodyDiv w:val="1"/>
      <w:marLeft w:val="0"/>
      <w:marRight w:val="0"/>
      <w:marTop w:val="0"/>
      <w:marBottom w:val="0"/>
      <w:divBdr>
        <w:top w:val="none" w:sz="0" w:space="0" w:color="auto"/>
        <w:left w:val="none" w:sz="0" w:space="0" w:color="auto"/>
        <w:bottom w:val="none" w:sz="0" w:space="0" w:color="auto"/>
        <w:right w:val="none" w:sz="0" w:space="0" w:color="auto"/>
      </w:divBdr>
    </w:div>
    <w:div w:id="852189590">
      <w:bodyDiv w:val="1"/>
      <w:marLeft w:val="0"/>
      <w:marRight w:val="0"/>
      <w:marTop w:val="0"/>
      <w:marBottom w:val="0"/>
      <w:divBdr>
        <w:top w:val="none" w:sz="0" w:space="0" w:color="auto"/>
        <w:left w:val="none" w:sz="0" w:space="0" w:color="auto"/>
        <w:bottom w:val="none" w:sz="0" w:space="0" w:color="auto"/>
        <w:right w:val="none" w:sz="0" w:space="0" w:color="auto"/>
      </w:divBdr>
    </w:div>
    <w:div w:id="939722502">
      <w:bodyDiv w:val="1"/>
      <w:marLeft w:val="0"/>
      <w:marRight w:val="0"/>
      <w:marTop w:val="0"/>
      <w:marBottom w:val="0"/>
      <w:divBdr>
        <w:top w:val="none" w:sz="0" w:space="0" w:color="auto"/>
        <w:left w:val="none" w:sz="0" w:space="0" w:color="auto"/>
        <w:bottom w:val="none" w:sz="0" w:space="0" w:color="auto"/>
        <w:right w:val="none" w:sz="0" w:space="0" w:color="auto"/>
      </w:divBdr>
      <w:divsChild>
        <w:div w:id="653803085">
          <w:marLeft w:val="0"/>
          <w:marRight w:val="0"/>
          <w:marTop w:val="0"/>
          <w:marBottom w:val="0"/>
          <w:divBdr>
            <w:top w:val="none" w:sz="0" w:space="0" w:color="auto"/>
            <w:left w:val="none" w:sz="0" w:space="0" w:color="auto"/>
            <w:bottom w:val="none" w:sz="0" w:space="0" w:color="auto"/>
            <w:right w:val="none" w:sz="0" w:space="0" w:color="auto"/>
          </w:divBdr>
          <w:divsChild>
            <w:div w:id="203098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48720194">
      <w:bodyDiv w:val="1"/>
      <w:marLeft w:val="0"/>
      <w:marRight w:val="0"/>
      <w:marTop w:val="0"/>
      <w:marBottom w:val="0"/>
      <w:divBdr>
        <w:top w:val="none" w:sz="0" w:space="0" w:color="auto"/>
        <w:left w:val="none" w:sz="0" w:space="0" w:color="auto"/>
        <w:bottom w:val="none" w:sz="0" w:space="0" w:color="auto"/>
        <w:right w:val="none" w:sz="0" w:space="0" w:color="auto"/>
      </w:divBdr>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056783">
      <w:bodyDiv w:val="1"/>
      <w:marLeft w:val="0"/>
      <w:marRight w:val="0"/>
      <w:marTop w:val="0"/>
      <w:marBottom w:val="0"/>
      <w:divBdr>
        <w:top w:val="none" w:sz="0" w:space="0" w:color="auto"/>
        <w:left w:val="none" w:sz="0" w:space="0" w:color="auto"/>
        <w:bottom w:val="none" w:sz="0" w:space="0" w:color="auto"/>
        <w:right w:val="none" w:sz="0" w:space="0" w:color="auto"/>
      </w:divBdr>
    </w:div>
    <w:div w:id="1337421531">
      <w:bodyDiv w:val="1"/>
      <w:marLeft w:val="0"/>
      <w:marRight w:val="0"/>
      <w:marTop w:val="0"/>
      <w:marBottom w:val="0"/>
      <w:divBdr>
        <w:top w:val="none" w:sz="0" w:space="0" w:color="auto"/>
        <w:left w:val="none" w:sz="0" w:space="0" w:color="auto"/>
        <w:bottom w:val="none" w:sz="0" w:space="0" w:color="auto"/>
        <w:right w:val="none" w:sz="0" w:space="0" w:color="auto"/>
      </w:divBdr>
    </w:div>
    <w:div w:id="1391266520">
      <w:bodyDiv w:val="1"/>
      <w:marLeft w:val="0"/>
      <w:marRight w:val="0"/>
      <w:marTop w:val="0"/>
      <w:marBottom w:val="0"/>
      <w:divBdr>
        <w:top w:val="none" w:sz="0" w:space="0" w:color="auto"/>
        <w:left w:val="none" w:sz="0" w:space="0" w:color="auto"/>
        <w:bottom w:val="none" w:sz="0" w:space="0" w:color="auto"/>
        <w:right w:val="none" w:sz="0" w:space="0" w:color="auto"/>
      </w:divBdr>
    </w:div>
    <w:div w:id="1427455171">
      <w:bodyDiv w:val="1"/>
      <w:marLeft w:val="0"/>
      <w:marRight w:val="0"/>
      <w:marTop w:val="0"/>
      <w:marBottom w:val="0"/>
      <w:divBdr>
        <w:top w:val="none" w:sz="0" w:space="0" w:color="auto"/>
        <w:left w:val="none" w:sz="0" w:space="0" w:color="auto"/>
        <w:bottom w:val="none" w:sz="0" w:space="0" w:color="auto"/>
        <w:right w:val="none" w:sz="0" w:space="0" w:color="auto"/>
      </w:divBdr>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234692">
      <w:bodyDiv w:val="1"/>
      <w:marLeft w:val="0"/>
      <w:marRight w:val="0"/>
      <w:marTop w:val="0"/>
      <w:marBottom w:val="0"/>
      <w:divBdr>
        <w:top w:val="none" w:sz="0" w:space="0" w:color="auto"/>
        <w:left w:val="none" w:sz="0" w:space="0" w:color="auto"/>
        <w:bottom w:val="none" w:sz="0" w:space="0" w:color="auto"/>
        <w:right w:val="none" w:sz="0" w:space="0" w:color="auto"/>
      </w:divBdr>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76528">
      <w:bodyDiv w:val="1"/>
      <w:marLeft w:val="0"/>
      <w:marRight w:val="0"/>
      <w:marTop w:val="0"/>
      <w:marBottom w:val="0"/>
      <w:divBdr>
        <w:top w:val="none" w:sz="0" w:space="0" w:color="auto"/>
        <w:left w:val="none" w:sz="0" w:space="0" w:color="auto"/>
        <w:bottom w:val="none" w:sz="0" w:space="0" w:color="auto"/>
        <w:right w:val="none" w:sz="0" w:space="0" w:color="auto"/>
      </w:divBdr>
      <w:divsChild>
        <w:div w:id="1657412747">
          <w:marLeft w:val="0"/>
          <w:marRight w:val="0"/>
          <w:marTop w:val="0"/>
          <w:marBottom w:val="0"/>
          <w:divBdr>
            <w:top w:val="none" w:sz="0" w:space="0" w:color="auto"/>
            <w:left w:val="none" w:sz="0" w:space="0" w:color="auto"/>
            <w:bottom w:val="none" w:sz="0" w:space="0" w:color="auto"/>
            <w:right w:val="none" w:sz="0" w:space="0" w:color="auto"/>
          </w:divBdr>
          <w:divsChild>
            <w:div w:id="20038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emf"/><Relationship Id="rId18" Type="http://schemas.openxmlformats.org/officeDocument/2006/relationships/image" Target="media/image5.emf"/><Relationship Id="rId3" Type="http://schemas.openxmlformats.org/officeDocument/2006/relationships/settings" Target="settings.xml"/><Relationship Id="rId21" Type="http://schemas.openxmlformats.org/officeDocument/2006/relationships/hyperlink" Target="https://osf.io/vpwuy/" TargetMode="External"/><Relationship Id="rId7" Type="http://schemas.openxmlformats.org/officeDocument/2006/relationships/header" Target="header1.xml"/><Relationship Id="rId12" Type="http://schemas.openxmlformats.org/officeDocument/2006/relationships/hyperlink" Target="https://osf.io/vpwuy/" TargetMode="External"/><Relationship Id="rId17" Type="http://schemas.openxmlformats.org/officeDocument/2006/relationships/image" Target="media/image4.emf"/><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hyperlink" Target="mailto:ian.hussey@rub.de"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mplicit.harvard.edu/" TargetMode="External"/><Relationship Id="rId5"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osf.io/rvbxp/"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2</TotalTime>
  <Pages>14</Pages>
  <Words>43822</Words>
  <Characters>249791</Characters>
  <Application>Microsoft Office Word</Application>
  <DocSecurity>0</DocSecurity>
  <Lines>2081</Lines>
  <Paragraphs>5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229</cp:revision>
  <cp:lastPrinted>2022-09-29T08:00:00Z</cp:lastPrinted>
  <dcterms:created xsi:type="dcterms:W3CDTF">2022-09-29T08:00:00Z</dcterms:created>
  <dcterms:modified xsi:type="dcterms:W3CDTF">2023-01-12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eD9ZNCgC"/&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